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121901" w14:textId="77777777" w:rsidR="005E068D" w:rsidRPr="00C70C35" w:rsidRDefault="002C541D" w:rsidP="002C541D">
      <w:pPr>
        <w:pStyle w:val="DaftarParagraf"/>
        <w:spacing w:after="0" w:line="480" w:lineRule="auto"/>
        <w:ind w:left="0"/>
        <w:jc w:val="center"/>
        <w:rPr>
          <w:rFonts w:ascii="Times New Roman" w:hAnsi="Times New Roman"/>
          <w:b/>
          <w:spacing w:val="-4"/>
          <w:sz w:val="24"/>
          <w:szCs w:val="24"/>
          <w:lang w:val="en-US"/>
        </w:rPr>
      </w:pPr>
      <w:r w:rsidRPr="00C70C35">
        <w:rPr>
          <w:rFonts w:ascii="Times New Roman" w:hAnsi="Times New Roman"/>
          <w:b/>
          <w:spacing w:val="-4"/>
          <w:sz w:val="24"/>
          <w:szCs w:val="24"/>
          <w:lang w:val="en-US"/>
        </w:rPr>
        <w:t>DAFTAR PUSTAKA</w:t>
      </w:r>
    </w:p>
    <w:p w14:paraId="5B55E8B2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/>
          <w:spacing w:val="-4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/>
          <w:spacing w:val="-4"/>
          <w:sz w:val="24"/>
          <w:szCs w:val="24"/>
          <w:lang w:val="en-US"/>
        </w:rPr>
        <w:fldChar w:fldCharType="separate"/>
      </w:r>
      <w:r w:rsidRPr="00DA0D6A">
        <w:rPr>
          <w:rFonts w:ascii="Times New Roman" w:hAnsi="Times New Roman"/>
          <w:noProof/>
          <w:sz w:val="24"/>
          <w:szCs w:val="24"/>
        </w:rPr>
        <w:t xml:space="preserve">Arikunto, Suharsimi. 2018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Prosedur Penelitian : Suatu Pendekatan Praktek</w:t>
      </w:r>
      <w:r w:rsidRPr="00DA0D6A">
        <w:rPr>
          <w:rFonts w:ascii="Times New Roman" w:hAnsi="Times New Roman"/>
          <w:noProof/>
          <w:sz w:val="24"/>
          <w:szCs w:val="24"/>
        </w:rPr>
        <w:t>. Jakarta: Rineka Cipta.</w:t>
      </w:r>
    </w:p>
    <w:p w14:paraId="09CCCA63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Attaqi, Lifya Fillahi. 2022. “Analisis Pengaruh Tingkat Pendidikan,Upah, Usia, Pengalaman Kerja Dan Jam Kerja Terhadap Produktivitas Tenagakerja Pada Industri Manufaktur (Studi Kasus Bagian Produksi PT. Waskita Beton Precast Plant Sidoarjo)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Journal Of Development Economic And Social Studies</w:t>
      </w:r>
      <w:r w:rsidRPr="00DA0D6A">
        <w:rPr>
          <w:rFonts w:ascii="Times New Roman" w:hAnsi="Times New Roman"/>
          <w:noProof/>
          <w:sz w:val="24"/>
          <w:szCs w:val="24"/>
        </w:rPr>
        <w:t xml:space="preserve"> 1(1).</w:t>
      </w:r>
      <w:r w:rsidR="00897B21" w:rsidRPr="00897B21">
        <w:t xml:space="preserve"> </w:t>
      </w:r>
      <w:r w:rsidR="00897B21" w:rsidRPr="00897B21">
        <w:rPr>
          <w:rFonts w:ascii="Times New Roman" w:hAnsi="Times New Roman"/>
          <w:noProof/>
          <w:sz w:val="24"/>
          <w:szCs w:val="24"/>
        </w:rPr>
        <w:t>https://jdess.ub.ac.id/index.php/jdess/article/view/7/13</w:t>
      </w:r>
    </w:p>
    <w:p w14:paraId="107CE3A7" w14:textId="77777777" w:rsidR="00DA0D6A" w:rsidRPr="00102123" w:rsidRDefault="00DA0D6A" w:rsidP="0010212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Darmasari, Eka. 2022. “Pengaruh Beban Kerja Dan Stres Kerja Terhadap Produktivitas Kerja Karyawan CV. Sinar Utama Yamaha Kota Samarinda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Jurnal Administrasi Bisnis Fisipol Unmul</w:t>
      </w:r>
      <w:r w:rsidRPr="00DA0D6A">
        <w:rPr>
          <w:rFonts w:ascii="Times New Roman" w:hAnsi="Times New Roman"/>
          <w:noProof/>
          <w:sz w:val="24"/>
          <w:szCs w:val="24"/>
        </w:rPr>
        <w:t xml:space="preserve"> 10(4):296–302.</w:t>
      </w:r>
      <w:r w:rsidR="00897B21" w:rsidRPr="00897B21">
        <w:t xml:space="preserve"> </w:t>
      </w:r>
      <w:r w:rsidR="00897B21" w:rsidRPr="00897B21">
        <w:rPr>
          <w:rFonts w:ascii="Times New Roman" w:hAnsi="Times New Roman"/>
          <w:noProof/>
          <w:sz w:val="24"/>
          <w:szCs w:val="24"/>
        </w:rPr>
        <w:t>https://e-journals.unmul.ac.id/index.php/jadbis/article/view/9190</w:t>
      </w:r>
    </w:p>
    <w:p w14:paraId="22362D2D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Ghozali, Imam. 2017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Aplikasi Analisis Multivariate Dengan Program IBM SPSS 23</w:t>
      </w:r>
      <w:r w:rsidRPr="00DA0D6A">
        <w:rPr>
          <w:rFonts w:ascii="Times New Roman" w:hAnsi="Times New Roman"/>
          <w:noProof/>
          <w:sz w:val="24"/>
          <w:szCs w:val="24"/>
        </w:rPr>
        <w:t>. Semarang: BP. UNDIP.</w:t>
      </w:r>
    </w:p>
    <w:p w14:paraId="136FD0F8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Handoko, T. Hani. 2018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</w:t>
      </w:r>
      <w:r w:rsidRPr="00DA0D6A">
        <w:rPr>
          <w:rFonts w:ascii="Times New Roman" w:hAnsi="Times New Roman"/>
          <w:noProof/>
          <w:sz w:val="24"/>
          <w:szCs w:val="24"/>
        </w:rPr>
        <w:t>. Yogyakarta: BPFE.</w:t>
      </w:r>
    </w:p>
    <w:p w14:paraId="43B087B8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Hariandja, Marihot Tua Efendi. 2018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 Sumber Daya Manusia: Pengadaan, Pengembagan, Pengkompensasian Dan Peningkatan Produktivitas Pegawai</w:t>
      </w:r>
      <w:r w:rsidRPr="00DA0D6A">
        <w:rPr>
          <w:rFonts w:ascii="Times New Roman" w:hAnsi="Times New Roman"/>
          <w:noProof/>
          <w:sz w:val="24"/>
          <w:szCs w:val="24"/>
        </w:rPr>
        <w:t>. Jakarta: Grasindo.</w:t>
      </w:r>
    </w:p>
    <w:p w14:paraId="66537E93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Hasibuan, Malayu. 2017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DA0D6A">
        <w:rPr>
          <w:rFonts w:ascii="Times New Roman" w:hAnsi="Times New Roman"/>
          <w:noProof/>
          <w:sz w:val="24"/>
          <w:szCs w:val="24"/>
        </w:rPr>
        <w:t>. Jakarta: PT. Bumi Aksara.</w:t>
      </w:r>
    </w:p>
    <w:p w14:paraId="2C2BBA5A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Irwandy. 2017. “Faktor-Faktor Yang Berhubungan Dengan Beban Kerja Di Unit Rawat Inap RS Jiwa Makassar Tahun 2006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Jurnal Ekonomi Dan Bisnis</w:t>
      </w:r>
      <w:r w:rsidRPr="00DA0D6A">
        <w:rPr>
          <w:rFonts w:ascii="Times New Roman" w:hAnsi="Times New Roman"/>
          <w:noProof/>
          <w:sz w:val="24"/>
          <w:szCs w:val="24"/>
        </w:rPr>
        <w:t xml:space="preserve"> 11(2).</w:t>
      </w:r>
    </w:p>
    <w:p w14:paraId="2498C638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Ivancevich, John M. 2020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Perilaku Dan Manajemen Organisasi</w:t>
      </w:r>
      <w:r w:rsidRPr="00DA0D6A">
        <w:rPr>
          <w:rFonts w:ascii="Times New Roman" w:hAnsi="Times New Roman"/>
          <w:noProof/>
          <w:sz w:val="24"/>
          <w:szCs w:val="24"/>
        </w:rPr>
        <w:t>. Jakarta: Erlangga.</w:t>
      </w:r>
    </w:p>
    <w:p w14:paraId="13F91CAD" w14:textId="77777777" w:rsidR="00DA0D6A" w:rsidRPr="00CF3DAD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en-US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Jain, Mohamad. 2021. “Pengaruh Rotasi Jabatan Terhadap Produktivitas Kerja Pegawai Dinas Pendapatan Kabupaten Kutai Timur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Jurnal Administrasi Publik</w:t>
      </w:r>
      <w:r w:rsidRPr="00DA0D6A">
        <w:rPr>
          <w:rFonts w:ascii="Times New Roman" w:hAnsi="Times New Roman"/>
          <w:noProof/>
          <w:sz w:val="24"/>
          <w:szCs w:val="24"/>
        </w:rPr>
        <w:t xml:space="preserve"> 2(1):1–9.</w:t>
      </w:r>
      <w:r w:rsidR="00CF3DAD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CF3DAD" w:rsidRPr="00CF3DAD">
        <w:rPr>
          <w:rFonts w:ascii="Times New Roman" w:hAnsi="Times New Roman"/>
          <w:noProof/>
          <w:sz w:val="24"/>
          <w:szCs w:val="24"/>
          <w:lang w:val="en-US"/>
        </w:rPr>
        <w:t>https://media.neliti.com/media/publications/177912-ID-pengaruh-rotasi-jabatan-terhadap-produkt.pdf</w:t>
      </w:r>
    </w:p>
    <w:p w14:paraId="56CDD384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Judge, Stephen Robbins dan Timothy A. 2019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Perilaku Organisasi</w:t>
      </w:r>
      <w:r w:rsidRPr="00DA0D6A">
        <w:rPr>
          <w:rFonts w:ascii="Times New Roman" w:hAnsi="Times New Roman"/>
          <w:noProof/>
          <w:sz w:val="24"/>
          <w:szCs w:val="24"/>
        </w:rPr>
        <w:t>. Jakarta: Salemba Empat.</w:t>
      </w:r>
    </w:p>
    <w:p w14:paraId="31385169" w14:textId="77777777" w:rsid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Koesomowidjojo, Suci R. Mar’ih. 2017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Panduan Praktis Menyusun Analisis Beban Kerja</w:t>
      </w:r>
      <w:r w:rsidRPr="00DA0D6A">
        <w:rPr>
          <w:rFonts w:ascii="Times New Roman" w:hAnsi="Times New Roman"/>
          <w:noProof/>
          <w:sz w:val="24"/>
          <w:szCs w:val="24"/>
        </w:rPr>
        <w:t>. Makassar: Raih Asa Sukses.</w:t>
      </w:r>
    </w:p>
    <w:p w14:paraId="5897F68B" w14:textId="77777777" w:rsidR="007D51BC" w:rsidRPr="00DA0D6A" w:rsidRDefault="007D51BC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58DA24B0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lastRenderedPageBreak/>
        <w:t xml:space="preserve">Komaruddin. 2019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 Pengawasan Kualitas Terpadu Suatu Pengantar</w:t>
      </w:r>
      <w:r w:rsidRPr="00DA0D6A">
        <w:rPr>
          <w:rFonts w:ascii="Times New Roman" w:hAnsi="Times New Roman"/>
          <w:noProof/>
          <w:sz w:val="24"/>
          <w:szCs w:val="24"/>
        </w:rPr>
        <w:t>. Jakarta: Rajawali Press.</w:t>
      </w:r>
    </w:p>
    <w:p w14:paraId="43BE46E2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Manulang, Marihot AMH. 2018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 Personalia</w:t>
      </w:r>
      <w:r w:rsidRPr="00DA0D6A">
        <w:rPr>
          <w:rFonts w:ascii="Times New Roman" w:hAnsi="Times New Roman"/>
          <w:noProof/>
          <w:sz w:val="24"/>
          <w:szCs w:val="24"/>
        </w:rPr>
        <w:t>. Bogor: Ghalia Indonesia.</w:t>
      </w:r>
    </w:p>
    <w:p w14:paraId="75B228DC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Marwansyah. 2018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DA0D6A">
        <w:rPr>
          <w:rFonts w:ascii="Times New Roman" w:hAnsi="Times New Roman"/>
          <w:noProof/>
          <w:sz w:val="24"/>
          <w:szCs w:val="24"/>
        </w:rPr>
        <w:t>. Bandung: Alfabeta.</w:t>
      </w:r>
    </w:p>
    <w:p w14:paraId="4ED67B2E" w14:textId="77777777" w:rsidR="00DA0D6A" w:rsidRPr="00CA5A30" w:rsidRDefault="00DA0D6A" w:rsidP="00CA5A30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en-US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Mulyati, Sri, Sholikhah, and Agung Wahyu Handaru. 2022. “Pengaruh Pelatihan, Pengalaman Kerja, Dan Upah Terhadap Produktivitas Kerja Karyawan UMKM Konveksi Di Kabupaten Tegal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Jurnal Bisnis, Manajemen, Dan Keuangan</w:t>
      </w:r>
      <w:r w:rsidRPr="00DA0D6A">
        <w:rPr>
          <w:rFonts w:ascii="Times New Roman" w:hAnsi="Times New Roman"/>
          <w:noProof/>
          <w:sz w:val="24"/>
          <w:szCs w:val="24"/>
        </w:rPr>
        <w:t xml:space="preserve"> 3(1):2722–9742.</w:t>
      </w:r>
      <w:r w:rsidR="00CF3DAD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CF3DAD" w:rsidRPr="00CF3DAD">
        <w:rPr>
          <w:rFonts w:ascii="Times New Roman" w:hAnsi="Times New Roman"/>
          <w:noProof/>
          <w:sz w:val="24"/>
          <w:szCs w:val="24"/>
          <w:lang w:val="en-US"/>
        </w:rPr>
        <w:t>http://pub.unj.ac.id/index.php/jbmk/article/view/</w:t>
      </w:r>
      <w:r w:rsidR="00CF3DAD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CF3DAD" w:rsidRPr="00CF3DAD">
        <w:rPr>
          <w:rFonts w:ascii="Times New Roman" w:hAnsi="Times New Roman"/>
          <w:noProof/>
          <w:sz w:val="24"/>
          <w:szCs w:val="24"/>
          <w:lang w:val="en-US"/>
        </w:rPr>
        <w:t>629</w:t>
      </w:r>
      <w:r w:rsidRPr="00DA0D6A">
        <w:rPr>
          <w:rFonts w:ascii="Times New Roman" w:hAnsi="Times New Roman"/>
          <w:noProof/>
          <w:sz w:val="24"/>
          <w:szCs w:val="24"/>
        </w:rPr>
        <w:t xml:space="preserve"> </w:t>
      </w:r>
    </w:p>
    <w:p w14:paraId="154065E9" w14:textId="77777777" w:rsid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en-US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Nasution, Mulkan Yahya, Wirda Novarika, and Siti Rahmah Sibuea. 2022. “Pengaruh Rotasi Kerja Terhadap Kinerja Karyawan Di PT Citra Kencana Industri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Buletin Utama Teknik</w:t>
      </w:r>
      <w:r w:rsidRPr="00DA0D6A">
        <w:rPr>
          <w:rFonts w:ascii="Times New Roman" w:hAnsi="Times New Roman"/>
          <w:noProof/>
          <w:sz w:val="24"/>
          <w:szCs w:val="24"/>
        </w:rPr>
        <w:t xml:space="preserve"> 18(1):2598–3814.</w:t>
      </w:r>
      <w:r w:rsidR="00CF3DAD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CF3DAD" w:rsidRPr="00CF3DAD">
        <w:rPr>
          <w:rFonts w:ascii="Times New Roman" w:hAnsi="Times New Roman"/>
          <w:noProof/>
          <w:sz w:val="24"/>
          <w:szCs w:val="24"/>
          <w:lang w:val="en-US"/>
        </w:rPr>
        <w:t>https://jurnal.uisu.ac.id/index.php/but/article/view/5858</w:t>
      </w:r>
    </w:p>
    <w:p w14:paraId="62925915" w14:textId="77777777" w:rsidR="005661AA" w:rsidRPr="00C76A79" w:rsidRDefault="005661A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i/>
          <w:iCs/>
          <w:noProof/>
          <w:sz w:val="24"/>
          <w:szCs w:val="24"/>
          <w:lang w:val="en-US"/>
        </w:rPr>
      </w:pPr>
      <w:r w:rsidRPr="005661AA">
        <w:rPr>
          <w:rFonts w:ascii="Times New Roman" w:hAnsi="Times New Roman"/>
          <w:noProof/>
          <w:sz w:val="24"/>
          <w:szCs w:val="24"/>
          <w:lang w:val="en-US"/>
        </w:rPr>
        <w:t xml:space="preserve">Ortega, Jaime, 2001, </w:t>
      </w:r>
      <w:r w:rsidRPr="00C76A79">
        <w:rPr>
          <w:rFonts w:ascii="Times New Roman" w:hAnsi="Times New Roman"/>
          <w:i/>
          <w:iCs/>
          <w:noProof/>
          <w:sz w:val="24"/>
          <w:szCs w:val="24"/>
          <w:lang w:val="en-US"/>
        </w:rPr>
        <w:t>“Job Rotation as a Learning Mechanism”, Management Science, Vol. 47 No. 10.</w:t>
      </w:r>
    </w:p>
    <w:p w14:paraId="237078BC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Pebriyanti, Arsinta, and Trisnawati. 2022. “Pengaruh Beban Kerja Dan Lingkungan Kerja Terhadap Produktivitas Kerja Pada Kantor Kecamatan Tanah Abang Kabupaten Pali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Jurnal Pendidikan Dan Konseling</w:t>
      </w:r>
      <w:r w:rsidRPr="00DA0D6A">
        <w:rPr>
          <w:rFonts w:ascii="Times New Roman" w:hAnsi="Times New Roman"/>
          <w:noProof/>
          <w:sz w:val="24"/>
          <w:szCs w:val="24"/>
        </w:rPr>
        <w:t xml:space="preserve"> 4(5):2685-936X.</w:t>
      </w:r>
      <w:r w:rsidR="00CF3DAD">
        <w:t xml:space="preserve"> </w:t>
      </w:r>
      <w:r w:rsidR="00CF3DAD" w:rsidRPr="00CF3DAD">
        <w:rPr>
          <w:rFonts w:ascii="Times New Roman" w:hAnsi="Times New Roman"/>
          <w:noProof/>
          <w:sz w:val="24"/>
          <w:szCs w:val="24"/>
        </w:rPr>
        <w:t>http://journal.universitaspahlawan.ac.id/index.php/jpdk/article/view/</w:t>
      </w:r>
      <w:r w:rsidR="00CF3DAD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CF3DAD" w:rsidRPr="00CF3DAD">
        <w:rPr>
          <w:rFonts w:ascii="Times New Roman" w:hAnsi="Times New Roman"/>
          <w:noProof/>
          <w:sz w:val="24"/>
          <w:szCs w:val="24"/>
        </w:rPr>
        <w:t>6305</w:t>
      </w:r>
    </w:p>
    <w:p w14:paraId="2CD492AC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Pratama, Fadhil Rifqi, Susi Hendriani, and Machasin. 2022. “Pengaruh Beban Kerja Dan Teamwork Terhadap Kepuasan Kerja Dan Produktivitas Kerja Karyawan Pada Pt Pertamina Hulu Rokan Zona XX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E-Qien Jurnal Ekonomi Dan Bisnis</w:t>
      </w:r>
      <w:r w:rsidRPr="00DA0D6A">
        <w:rPr>
          <w:rFonts w:ascii="Times New Roman" w:hAnsi="Times New Roman"/>
          <w:noProof/>
          <w:sz w:val="24"/>
          <w:szCs w:val="24"/>
        </w:rPr>
        <w:t xml:space="preserve"> 11(4):474–86.</w:t>
      </w:r>
      <w:r w:rsidR="00CF3DAD" w:rsidRPr="00CF3DAD">
        <w:t xml:space="preserve"> </w:t>
      </w:r>
      <w:r w:rsidR="00CF3DAD" w:rsidRPr="00CF3DAD">
        <w:rPr>
          <w:rFonts w:ascii="Times New Roman" w:hAnsi="Times New Roman"/>
          <w:noProof/>
          <w:sz w:val="24"/>
          <w:szCs w:val="24"/>
        </w:rPr>
        <w:t>https://stiemuttaqien.ac.id/ojs/index.php/</w:t>
      </w:r>
      <w:r w:rsidR="00CF3DAD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CF3DAD" w:rsidRPr="00CF3DAD">
        <w:rPr>
          <w:rFonts w:ascii="Times New Roman" w:hAnsi="Times New Roman"/>
          <w:noProof/>
          <w:sz w:val="24"/>
          <w:szCs w:val="24"/>
        </w:rPr>
        <w:t>OJS/article/view/1292</w:t>
      </w:r>
    </w:p>
    <w:p w14:paraId="720BAA2C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Putra, Arta Rusidarma, and Silfiana. 2022. “Peran Turnover, Rotasi Kerja Dan Efektivitas Terhadap Produktivitas Karyawan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Indonesian Journal of Economy, Business, Entrepreneuship and Finance</w:t>
      </w:r>
      <w:r w:rsidRPr="00DA0D6A">
        <w:rPr>
          <w:rFonts w:ascii="Times New Roman" w:hAnsi="Times New Roman"/>
          <w:noProof/>
          <w:sz w:val="24"/>
          <w:szCs w:val="24"/>
        </w:rPr>
        <w:t xml:space="preserve"> 2(1):125–31.</w:t>
      </w:r>
      <w:r w:rsidR="00CF3DAD" w:rsidRPr="00CF3DAD">
        <w:t xml:space="preserve"> </w:t>
      </w:r>
      <w:r w:rsidR="00CF3DAD" w:rsidRPr="00CF3DAD">
        <w:rPr>
          <w:rFonts w:ascii="Times New Roman" w:hAnsi="Times New Roman"/>
          <w:noProof/>
          <w:sz w:val="24"/>
          <w:szCs w:val="24"/>
        </w:rPr>
        <w:t>https://ijebef.esc-id.org/index.php/home/article/download/52/44</w:t>
      </w:r>
    </w:p>
    <w:p w14:paraId="448C4415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Ranupandojo, Heidjrachman, and Suad Husnan. 2016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 Personalia</w:t>
      </w:r>
      <w:r w:rsidRPr="00DA0D6A">
        <w:rPr>
          <w:rFonts w:ascii="Times New Roman" w:hAnsi="Times New Roman"/>
          <w:noProof/>
          <w:sz w:val="24"/>
          <w:szCs w:val="24"/>
        </w:rPr>
        <w:t>. Yogyakarta: BPFE.</w:t>
      </w:r>
    </w:p>
    <w:p w14:paraId="541CBB42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Riani, Asri Laksmi. 2018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 Sumber Daya Manusia Masa Kini</w:t>
      </w:r>
      <w:r w:rsidRPr="00DA0D6A">
        <w:rPr>
          <w:rFonts w:ascii="Times New Roman" w:hAnsi="Times New Roman"/>
          <w:noProof/>
          <w:sz w:val="24"/>
          <w:szCs w:val="24"/>
        </w:rPr>
        <w:t>. Jakarta: Graha Ilmu.</w:t>
      </w:r>
    </w:p>
    <w:p w14:paraId="6D48C6D0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Riduwan. 2018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Dasar-Dasar Statistika</w:t>
      </w:r>
      <w:r w:rsidRPr="00DA0D6A">
        <w:rPr>
          <w:rFonts w:ascii="Times New Roman" w:hAnsi="Times New Roman"/>
          <w:noProof/>
          <w:sz w:val="24"/>
          <w:szCs w:val="24"/>
        </w:rPr>
        <w:t>. Bandung: Alfabeta.</w:t>
      </w:r>
    </w:p>
    <w:p w14:paraId="1C0012B9" w14:textId="77777777" w:rsidR="007D51BC" w:rsidRDefault="007D51BC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9DB121B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Rumtotmey, Jeremia G. C., S. L. H. V. Joyc. Lapian, and Merinda H. Ch. Pandowo. </w:t>
      </w:r>
      <w:r w:rsidRPr="00DA0D6A">
        <w:rPr>
          <w:rFonts w:ascii="Times New Roman" w:hAnsi="Times New Roman"/>
          <w:noProof/>
          <w:sz w:val="24"/>
          <w:szCs w:val="24"/>
        </w:rPr>
        <w:lastRenderedPageBreak/>
        <w:t xml:space="preserve">2022. “Pengaruh Pengalaman Kerja, Disiplin Kerja Dan Lingkungan Kerja Terhadap Produktivitas Kerja Pegawai Pada Badan Perencanaan Pembangunan Daerah Kota Manado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Jurnal Emba</w:t>
      </w:r>
      <w:r w:rsidRPr="00DA0D6A">
        <w:rPr>
          <w:rFonts w:ascii="Times New Roman" w:hAnsi="Times New Roman"/>
          <w:noProof/>
          <w:sz w:val="24"/>
          <w:szCs w:val="24"/>
        </w:rPr>
        <w:t xml:space="preserve"> 10(1):500–509.</w:t>
      </w:r>
      <w:r w:rsidR="00CF3DAD" w:rsidRPr="00CF3DAD">
        <w:t xml:space="preserve"> </w:t>
      </w:r>
      <w:r w:rsidR="00CF3DAD" w:rsidRPr="00CF3DAD">
        <w:rPr>
          <w:rFonts w:ascii="Times New Roman" w:hAnsi="Times New Roman"/>
          <w:noProof/>
          <w:sz w:val="24"/>
          <w:szCs w:val="24"/>
        </w:rPr>
        <w:t>https://ejournal.unsrat.ac.id/index.php/emba/article/view/38150</w:t>
      </w:r>
    </w:p>
    <w:p w14:paraId="745279E9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Sari, Fitria Novitas, Aprilia Dian Eva Sari, and Edi Murdiayanto. 2022. “Pengaruh Pengalaman Kerja, Fasilitas, Komunikasi Dan Kepuasan Kerja Terhadap Produktivitas Kerja Karyawan Bagian Produksi CV. Aneka Sukses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Digital Bisnis: Jurnal Publikasi Ilmu Manajemen Dan E-Commerce</w:t>
      </w:r>
      <w:r w:rsidRPr="00DA0D6A">
        <w:rPr>
          <w:rFonts w:ascii="Times New Roman" w:hAnsi="Times New Roman"/>
          <w:noProof/>
          <w:sz w:val="24"/>
          <w:szCs w:val="24"/>
        </w:rPr>
        <w:t xml:space="preserve"> 1(4):149–62.</w:t>
      </w:r>
      <w:r w:rsidR="00CF3DAD" w:rsidRPr="00CF3DAD">
        <w:t xml:space="preserve"> </w:t>
      </w:r>
      <w:r w:rsidR="00CF3DAD" w:rsidRPr="00CF3DAD">
        <w:rPr>
          <w:rFonts w:ascii="Times New Roman" w:hAnsi="Times New Roman"/>
          <w:noProof/>
          <w:sz w:val="24"/>
          <w:szCs w:val="24"/>
        </w:rPr>
        <w:t>https://jurnaluniv45sby.ac.id/index.php/Digital/article/download/409/391</w:t>
      </w:r>
    </w:p>
    <w:p w14:paraId="1B1BD343" w14:textId="77777777" w:rsidR="00DA0D6A" w:rsidRPr="00DA0D6A" w:rsidRDefault="00DA0D6A" w:rsidP="0010212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Sastrohadiwiryo, Siswanto. 2018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 Tenaga Kerja Indonesia,. Pendekatan Administrasi Dan Operasional</w:t>
      </w:r>
      <w:r w:rsidRPr="00DA0D6A">
        <w:rPr>
          <w:rFonts w:ascii="Times New Roman" w:hAnsi="Times New Roman"/>
          <w:noProof/>
          <w:sz w:val="24"/>
          <w:szCs w:val="24"/>
        </w:rPr>
        <w:t>. Jakarta: Bumi Aksara.</w:t>
      </w:r>
    </w:p>
    <w:p w14:paraId="15846F4F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Sedarmayanti. 2019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Sumber Daya Manusia Dan Produktivitas Kerja</w:t>
      </w:r>
      <w:r w:rsidRPr="00DA0D6A">
        <w:rPr>
          <w:rFonts w:ascii="Times New Roman" w:hAnsi="Times New Roman"/>
          <w:noProof/>
          <w:sz w:val="24"/>
          <w:szCs w:val="24"/>
        </w:rPr>
        <w:t>. Bandung: CV. Mandar Maju.</w:t>
      </w:r>
    </w:p>
    <w:p w14:paraId="14AEE57F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Simamora, Henry. 2019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DA0D6A">
        <w:rPr>
          <w:rFonts w:ascii="Times New Roman" w:hAnsi="Times New Roman"/>
          <w:noProof/>
          <w:sz w:val="24"/>
          <w:szCs w:val="24"/>
        </w:rPr>
        <w:t>. Yogyakarta: STIEY.</w:t>
      </w:r>
    </w:p>
    <w:p w14:paraId="14A6EAAB" w14:textId="77777777" w:rsid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Sinungan, Muchdarsyah. 2019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Produktivitas Apa Dan Bagaimana</w:t>
      </w:r>
      <w:r w:rsidRPr="00DA0D6A">
        <w:rPr>
          <w:rFonts w:ascii="Times New Roman" w:hAnsi="Times New Roman"/>
          <w:noProof/>
          <w:sz w:val="24"/>
          <w:szCs w:val="24"/>
        </w:rPr>
        <w:t>. Jakarta: Bumi Aksara.</w:t>
      </w:r>
    </w:p>
    <w:p w14:paraId="62855811" w14:textId="77777777" w:rsidR="00C04A8E" w:rsidRDefault="00C04A8E" w:rsidP="00900AE2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i/>
          <w:iCs/>
          <w:noProof/>
          <w:sz w:val="24"/>
          <w:szCs w:val="24"/>
        </w:rPr>
      </w:pPr>
      <w:r w:rsidRPr="00C04A8E">
        <w:rPr>
          <w:rFonts w:ascii="Times New Roman" w:hAnsi="Times New Roman"/>
          <w:noProof/>
          <w:sz w:val="24"/>
          <w:szCs w:val="24"/>
        </w:rPr>
        <w:t xml:space="preserve">Soleman, Aminah. 2011. </w:t>
      </w:r>
      <w:r w:rsidRPr="00E45318">
        <w:rPr>
          <w:rFonts w:ascii="Times New Roman" w:hAnsi="Times New Roman"/>
          <w:i/>
          <w:iCs/>
          <w:noProof/>
          <w:sz w:val="24"/>
          <w:szCs w:val="24"/>
        </w:rPr>
        <w:t>Analisis Beban Kerja Ditinjau Dari Faktor Usia Dengan Pendekatan</w:t>
      </w:r>
    </w:p>
    <w:p w14:paraId="30907BFD" w14:textId="77777777" w:rsidR="00377839" w:rsidRPr="00E45318" w:rsidRDefault="00D32DAE" w:rsidP="00900AE2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i/>
          <w:iCs/>
          <w:noProof/>
          <w:sz w:val="24"/>
          <w:szCs w:val="24"/>
        </w:rPr>
      </w:pPr>
      <w:r w:rsidRPr="00D32DAE">
        <w:rPr>
          <w:rFonts w:ascii="Times New Roman" w:hAnsi="Times New Roman"/>
          <w:i/>
          <w:iCs/>
          <w:noProof/>
          <w:sz w:val="24"/>
          <w:szCs w:val="24"/>
        </w:rPr>
        <w:t>Suciati, Sihombing, C. N., &amp; Kennedy, P. S. J. (2016). Hubungan Pengalaman Kerja Dan Seleksi Terhadap Kinerja Karyawan (Studi Kasus PT. Mayora Indah Tbk). Fundamental Management Journal, 4(1), 37–51.</w:t>
      </w:r>
    </w:p>
    <w:p w14:paraId="31F15D65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Sugiyono. 2016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Statistika Untuk Penelitian</w:t>
      </w:r>
      <w:r w:rsidRPr="00DA0D6A">
        <w:rPr>
          <w:rFonts w:ascii="Times New Roman" w:hAnsi="Times New Roman"/>
          <w:noProof/>
          <w:sz w:val="24"/>
          <w:szCs w:val="24"/>
        </w:rPr>
        <w:t>. Bandung: Alfabeta.</w:t>
      </w:r>
    </w:p>
    <w:p w14:paraId="1398C648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Sunyoto, Danang. 2020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 Dan Pengembangan Sumber Daya Manusia</w:t>
      </w:r>
      <w:r w:rsidRPr="00DA0D6A">
        <w:rPr>
          <w:rFonts w:ascii="Times New Roman" w:hAnsi="Times New Roman"/>
          <w:noProof/>
          <w:sz w:val="24"/>
          <w:szCs w:val="24"/>
        </w:rPr>
        <w:t>. Yogyakarta: Center for Academic Publishing Service.</w:t>
      </w:r>
    </w:p>
    <w:p w14:paraId="66FB82C8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Sutrisno, Edy. 2019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DA0D6A">
        <w:rPr>
          <w:rFonts w:ascii="Times New Roman" w:hAnsi="Times New Roman"/>
          <w:noProof/>
          <w:sz w:val="24"/>
          <w:szCs w:val="24"/>
        </w:rPr>
        <w:t>. Keenam. Jakarta: Pranada Media Group.</w:t>
      </w:r>
    </w:p>
    <w:p w14:paraId="59D52F8F" w14:textId="77777777" w:rsidR="00DA0D6A" w:rsidRPr="00F550D6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en-US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Suweca, I. Ketut Agus, Ni Wayan Eka Mitariani, and I. Gusti Ayu Imbayani. 2022. “Pengaruh Motivasi Kerja Dan Pengalaman Kerja Terhadap Produktivitas Kerja Karyawan Pada CV. Waja Motor Cabang Sukawati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Jurnal Emas</w:t>
      </w:r>
      <w:r w:rsidRPr="00DA0D6A">
        <w:rPr>
          <w:rFonts w:ascii="Times New Roman" w:hAnsi="Times New Roman"/>
          <w:noProof/>
          <w:sz w:val="24"/>
          <w:szCs w:val="24"/>
        </w:rPr>
        <w:t xml:space="preserve"> 3(11):2774–3020.</w:t>
      </w:r>
      <w:r w:rsidR="00F550D6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F550D6" w:rsidRPr="00F550D6">
        <w:rPr>
          <w:rFonts w:ascii="Times New Roman" w:hAnsi="Times New Roman"/>
          <w:noProof/>
          <w:sz w:val="24"/>
          <w:szCs w:val="24"/>
          <w:lang w:val="en-US"/>
        </w:rPr>
        <w:t>https://e-journal.unmas.ac.id/index.php/emas/</w:t>
      </w:r>
      <w:r w:rsidR="00F550D6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F550D6" w:rsidRPr="00F550D6">
        <w:rPr>
          <w:rFonts w:ascii="Times New Roman" w:hAnsi="Times New Roman"/>
          <w:noProof/>
          <w:sz w:val="24"/>
          <w:szCs w:val="24"/>
          <w:lang w:val="en-US"/>
        </w:rPr>
        <w:t>article/view/4326</w:t>
      </w:r>
    </w:p>
    <w:p w14:paraId="628E7948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Tarwaka, H. A. Solikhul, and Lilik Sudiajeng. 2019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Ergonomi Untuk Keselamatan, Kesehatan Kerja Dan Produktivitas</w:t>
      </w:r>
      <w:r w:rsidRPr="00DA0D6A">
        <w:rPr>
          <w:rFonts w:ascii="Times New Roman" w:hAnsi="Times New Roman"/>
          <w:noProof/>
          <w:sz w:val="24"/>
          <w:szCs w:val="24"/>
        </w:rPr>
        <w:t>. Surakarta: UNIBA.</w:t>
      </w:r>
    </w:p>
    <w:p w14:paraId="0ECFB46C" w14:textId="77777777" w:rsidR="00F550D6" w:rsidRDefault="00F550D6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514950F9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lastRenderedPageBreak/>
        <w:t xml:space="preserve">Ukkas, Imran. 2017. “Faktor-Faktor Yang Mempengaruhi Produktivitas Tenaga Kerja Industri Kecil Kota Palopo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Kelola: Journal of Islamic Education Management</w:t>
      </w:r>
      <w:r w:rsidRPr="00DA0D6A">
        <w:rPr>
          <w:rFonts w:ascii="Times New Roman" w:hAnsi="Times New Roman"/>
          <w:noProof/>
          <w:sz w:val="24"/>
          <w:szCs w:val="24"/>
        </w:rPr>
        <w:t xml:space="preserve"> 2(2):187–98.</w:t>
      </w:r>
      <w:r w:rsidR="00F550D6" w:rsidRPr="00F550D6">
        <w:t xml:space="preserve"> </w:t>
      </w:r>
      <w:r w:rsidR="00F550D6" w:rsidRPr="00F550D6">
        <w:rPr>
          <w:rFonts w:ascii="Times New Roman" w:hAnsi="Times New Roman"/>
          <w:noProof/>
          <w:sz w:val="24"/>
          <w:szCs w:val="24"/>
        </w:rPr>
        <w:t>https://ejournal.iainpalopo.ac.id/index.php/kelola/</w:t>
      </w:r>
      <w:r w:rsidR="00F550D6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F550D6" w:rsidRPr="00F550D6">
        <w:rPr>
          <w:rFonts w:ascii="Times New Roman" w:hAnsi="Times New Roman"/>
          <w:noProof/>
          <w:sz w:val="24"/>
          <w:szCs w:val="24"/>
        </w:rPr>
        <w:t>article/view/440</w:t>
      </w:r>
    </w:p>
    <w:p w14:paraId="04B45413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Usman, Husaini. 2018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; Teori Praktik Dan Riset Pendidikan</w:t>
      </w:r>
      <w:r w:rsidRPr="00DA0D6A">
        <w:rPr>
          <w:rFonts w:ascii="Times New Roman" w:hAnsi="Times New Roman"/>
          <w:noProof/>
          <w:sz w:val="24"/>
          <w:szCs w:val="24"/>
        </w:rPr>
        <w:t>. Jakarta: Bumi Aksara.</w:t>
      </w:r>
    </w:p>
    <w:p w14:paraId="150A1ACC" w14:textId="77777777" w:rsidR="00DA0D6A" w:rsidRPr="00DA0D6A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Wahyudi, Bambang. 2018.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DA0D6A">
        <w:rPr>
          <w:rFonts w:ascii="Times New Roman" w:hAnsi="Times New Roman"/>
          <w:noProof/>
          <w:sz w:val="24"/>
          <w:szCs w:val="24"/>
        </w:rPr>
        <w:t>. Bandung: Sulita.</w:t>
      </w:r>
    </w:p>
    <w:p w14:paraId="3FB2B8EF" w14:textId="77777777" w:rsidR="00DA0D6A" w:rsidRPr="00F550D6" w:rsidRDefault="00DA0D6A" w:rsidP="00DA0D6A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lang w:val="en-US"/>
        </w:rPr>
      </w:pPr>
      <w:r w:rsidRPr="00DA0D6A">
        <w:rPr>
          <w:rFonts w:ascii="Times New Roman" w:hAnsi="Times New Roman"/>
          <w:noProof/>
          <w:sz w:val="24"/>
          <w:szCs w:val="24"/>
        </w:rPr>
        <w:t xml:space="preserve">Warsi, Diah Aryanti Sapta. 2019. “Pengaruh Rotasi Kerja Terhadap Kepuasan Kerja Dalam Mempengaruhi Kinerja Tenaga Kependidikan.” </w:t>
      </w:r>
      <w:r w:rsidRPr="00DA0D6A">
        <w:rPr>
          <w:rFonts w:ascii="Times New Roman" w:hAnsi="Times New Roman"/>
          <w:i/>
          <w:iCs/>
          <w:noProof/>
          <w:sz w:val="24"/>
          <w:szCs w:val="24"/>
        </w:rPr>
        <w:t>Jurnal Ilmiah Akuntansi Dan Keuangan</w:t>
      </w:r>
      <w:r w:rsidRPr="00DA0D6A">
        <w:rPr>
          <w:rFonts w:ascii="Times New Roman" w:hAnsi="Times New Roman"/>
          <w:noProof/>
          <w:sz w:val="24"/>
          <w:szCs w:val="24"/>
        </w:rPr>
        <w:t xml:space="preserve"> 8(1):17–30. doi: 10.32639/jiak.v8i1.283.</w:t>
      </w:r>
      <w:r w:rsidR="00F550D6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F550D6" w:rsidRPr="00F550D6">
        <w:rPr>
          <w:rFonts w:ascii="Times New Roman" w:hAnsi="Times New Roman"/>
          <w:noProof/>
          <w:sz w:val="24"/>
          <w:szCs w:val="24"/>
          <w:lang w:val="en-US"/>
        </w:rPr>
        <w:t>https://journal.stieputrabangsa.ac.id/index.php/jiak/article/view/283</w:t>
      </w:r>
    </w:p>
    <w:p w14:paraId="466D84D6" w14:textId="77777777" w:rsidR="00C41253" w:rsidRDefault="00DA0D6A" w:rsidP="00DA0D6A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fldChar w:fldCharType="end"/>
      </w:r>
    </w:p>
    <w:p w14:paraId="728DE1AD" w14:textId="77777777" w:rsidR="00C41253" w:rsidRPr="00C41253" w:rsidRDefault="00C41253" w:rsidP="00C41253">
      <w:pPr>
        <w:pStyle w:val="DaftarParagraf"/>
        <w:spacing w:line="48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Pr="00C41253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1</w:t>
      </w:r>
    </w:p>
    <w:p w14:paraId="4817A52E" w14:textId="77777777" w:rsidR="00C41253" w:rsidRPr="00C41253" w:rsidRDefault="00C41253" w:rsidP="00C41253">
      <w:pPr>
        <w:pStyle w:val="DaftarParagraf"/>
        <w:spacing w:line="48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 w:rsidRPr="00C41253">
        <w:rPr>
          <w:rFonts w:ascii="Times New Roman" w:hAnsi="Times New Roman"/>
          <w:spacing w:val="-4"/>
          <w:sz w:val="24"/>
          <w:szCs w:val="24"/>
          <w:lang w:val="en-US"/>
        </w:rPr>
        <w:t>Kuesioner Penelitian</w:t>
      </w:r>
    </w:p>
    <w:p w14:paraId="4E28AECD" w14:textId="77777777" w:rsidR="00C41253" w:rsidRPr="00C41253" w:rsidRDefault="00C41253" w:rsidP="00C41253">
      <w:pPr>
        <w:widowControl w:val="0"/>
        <w:tabs>
          <w:tab w:val="left" w:pos="993"/>
        </w:tabs>
        <w:autoSpaceDE w:val="0"/>
        <w:autoSpaceDN w:val="0"/>
        <w:adjustRightInd w:val="0"/>
        <w:spacing w:after="0" w:line="340" w:lineRule="exact"/>
        <w:jc w:val="center"/>
        <w:rPr>
          <w:rFonts w:ascii="Times New Roman" w:hAnsi="Times New Roman"/>
          <w:sz w:val="24"/>
          <w:szCs w:val="24"/>
        </w:rPr>
      </w:pPr>
    </w:p>
    <w:p w14:paraId="09C6C731" w14:textId="77777777" w:rsidR="00C41253" w:rsidRPr="00C41253" w:rsidRDefault="00C41253" w:rsidP="00C41253">
      <w:pPr>
        <w:widowControl w:val="0"/>
        <w:tabs>
          <w:tab w:val="left" w:pos="993"/>
        </w:tabs>
        <w:autoSpaceDE w:val="0"/>
        <w:autoSpaceDN w:val="0"/>
        <w:adjustRightInd w:val="0"/>
        <w:spacing w:after="0" w:line="340" w:lineRule="exact"/>
        <w:jc w:val="both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>Kepada Yth.</w:t>
      </w:r>
    </w:p>
    <w:p w14:paraId="29D458AD" w14:textId="77777777" w:rsidR="00C41253" w:rsidRPr="00C41253" w:rsidRDefault="00C41253" w:rsidP="00C41253">
      <w:pPr>
        <w:widowControl w:val="0"/>
        <w:tabs>
          <w:tab w:val="left" w:pos="993"/>
        </w:tabs>
        <w:autoSpaceDE w:val="0"/>
        <w:autoSpaceDN w:val="0"/>
        <w:adjustRightInd w:val="0"/>
        <w:spacing w:after="0" w:line="340" w:lineRule="exact"/>
        <w:jc w:val="both"/>
        <w:rPr>
          <w:rFonts w:ascii="Times New Roman" w:hAnsi="Times New Roman"/>
          <w:color w:val="000000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>Bapak/Ibu</w:t>
      </w:r>
      <w:r w:rsidRPr="00C41253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C41253">
        <w:rPr>
          <w:rFonts w:ascii="Times New Roman" w:hAnsi="Times New Roman"/>
          <w:sz w:val="24"/>
          <w:szCs w:val="24"/>
        </w:rPr>
        <w:t xml:space="preserve"> </w:t>
      </w:r>
      <w:r w:rsidRPr="005E068D">
        <w:rPr>
          <w:rFonts w:ascii="Times New Roman" w:hAnsi="Times New Roman"/>
          <w:bCs/>
          <w:color w:val="000000"/>
          <w:spacing w:val="-4"/>
          <w:sz w:val="24"/>
          <w:szCs w:val="24"/>
          <w:lang w:val="en-US"/>
        </w:rPr>
        <w:t xml:space="preserve">Karyawan Pada </w:t>
      </w:r>
      <w:r w:rsidRPr="005E068D">
        <w:rPr>
          <w:rFonts w:ascii="Times New Roman" w:hAnsi="Times New Roman"/>
          <w:spacing w:val="-4"/>
          <w:sz w:val="24"/>
          <w:szCs w:val="24"/>
          <w:lang w:val="en-US"/>
        </w:rPr>
        <w:t>PT Plambo Pratama Joyosantoso Tegal</w:t>
      </w:r>
    </w:p>
    <w:p w14:paraId="525AAF53" w14:textId="77777777" w:rsidR="00C41253" w:rsidRPr="00C41253" w:rsidRDefault="00C41253" w:rsidP="00C41253">
      <w:pPr>
        <w:widowControl w:val="0"/>
        <w:tabs>
          <w:tab w:val="left" w:pos="993"/>
        </w:tabs>
        <w:autoSpaceDE w:val="0"/>
        <w:autoSpaceDN w:val="0"/>
        <w:adjustRightInd w:val="0"/>
        <w:spacing w:after="0" w:line="340" w:lineRule="exact"/>
        <w:jc w:val="both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>Di tempat</w:t>
      </w:r>
    </w:p>
    <w:p w14:paraId="7C04F21E" w14:textId="77777777" w:rsidR="00C41253" w:rsidRPr="00C41253" w:rsidRDefault="00C41253" w:rsidP="00C41253">
      <w:pPr>
        <w:widowControl w:val="0"/>
        <w:tabs>
          <w:tab w:val="left" w:pos="993"/>
        </w:tabs>
        <w:autoSpaceDE w:val="0"/>
        <w:autoSpaceDN w:val="0"/>
        <w:adjustRightInd w:val="0"/>
        <w:spacing w:after="0" w:line="340" w:lineRule="exact"/>
        <w:jc w:val="both"/>
        <w:rPr>
          <w:rFonts w:ascii="Times New Roman" w:hAnsi="Times New Roman"/>
          <w:sz w:val="24"/>
          <w:szCs w:val="24"/>
        </w:rPr>
      </w:pPr>
    </w:p>
    <w:p w14:paraId="64C96979" w14:textId="77777777" w:rsidR="00C41253" w:rsidRPr="00C41253" w:rsidRDefault="00C41253" w:rsidP="00C41253">
      <w:pPr>
        <w:widowControl w:val="0"/>
        <w:tabs>
          <w:tab w:val="left" w:pos="993"/>
        </w:tabs>
        <w:autoSpaceDE w:val="0"/>
        <w:autoSpaceDN w:val="0"/>
        <w:adjustRightInd w:val="0"/>
        <w:spacing w:after="0" w:line="340" w:lineRule="exact"/>
        <w:jc w:val="both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>Dengan hormat</w:t>
      </w:r>
    </w:p>
    <w:p w14:paraId="1DE03B79" w14:textId="77777777" w:rsidR="00C41253" w:rsidRPr="00C41253" w:rsidRDefault="00C41253" w:rsidP="00C41253">
      <w:pPr>
        <w:widowControl w:val="0"/>
        <w:tabs>
          <w:tab w:val="left" w:pos="993"/>
          <w:tab w:val="left" w:pos="1418"/>
        </w:tabs>
        <w:autoSpaceDE w:val="0"/>
        <w:autoSpaceDN w:val="0"/>
        <w:adjustRightInd w:val="0"/>
        <w:spacing w:after="0" w:line="340" w:lineRule="exact"/>
        <w:ind w:left="720"/>
        <w:jc w:val="both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 xml:space="preserve">   </w:t>
      </w:r>
    </w:p>
    <w:p w14:paraId="3E5655BE" w14:textId="77777777" w:rsidR="00C41253" w:rsidRPr="00C41253" w:rsidRDefault="00C41253" w:rsidP="00C41253">
      <w:pPr>
        <w:widowControl w:val="0"/>
        <w:tabs>
          <w:tab w:val="left" w:pos="993"/>
          <w:tab w:val="left" w:pos="1418"/>
        </w:tabs>
        <w:autoSpaceDE w:val="0"/>
        <w:autoSpaceDN w:val="0"/>
        <w:adjustRightInd w:val="0"/>
        <w:spacing w:after="0" w:line="360" w:lineRule="auto"/>
        <w:ind w:firstLine="709"/>
        <w:jc w:val="both"/>
        <w:rPr>
          <w:rFonts w:ascii="Times New Roman" w:hAnsi="Times New Roman"/>
          <w:bCs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 xml:space="preserve">Dalam rangka menyelesaikan jenjang pendidikan Strata Satu (S1) pada Fakultas Ekonomi dan Bisnis Universitas Pancasakti Tegal, </w:t>
      </w:r>
      <w:r>
        <w:rPr>
          <w:rFonts w:ascii="Times New Roman" w:hAnsi="Times New Roman"/>
          <w:sz w:val="24"/>
          <w:szCs w:val="24"/>
          <w:lang w:val="en-US"/>
        </w:rPr>
        <w:t>saya</w:t>
      </w:r>
      <w:r w:rsidRPr="00C41253">
        <w:rPr>
          <w:rFonts w:ascii="Times New Roman" w:hAnsi="Times New Roman"/>
          <w:sz w:val="24"/>
          <w:szCs w:val="24"/>
        </w:rPr>
        <w:t xml:space="preserve"> memerlukan sejumlah data/informasi untuk menyusun penelitian untuk skripsi dengan judul: “</w:t>
      </w:r>
      <w:r w:rsidRPr="00C41253">
        <w:rPr>
          <w:rFonts w:ascii="Times New Roman Bold" w:hAnsi="Times New Roman Bold"/>
          <w:bCs/>
          <w:color w:val="000000"/>
          <w:sz w:val="24"/>
          <w:szCs w:val="24"/>
        </w:rPr>
        <w:t xml:space="preserve">Pengaruh Disiplin Kerja, Beban Kerja, Rotasi Karyawan Dan Pengalaman Kerja Terhadap Produktivitas Kerja Karyawan Pada </w:t>
      </w:r>
      <w:r w:rsidRPr="00C41253">
        <w:rPr>
          <w:rFonts w:ascii="Times New Roman Bold" w:hAnsi="Times New Roman Bold"/>
          <w:sz w:val="24"/>
          <w:szCs w:val="24"/>
        </w:rPr>
        <w:t>PT. Plambo Pratama Joyosantoso Tegal</w:t>
      </w:r>
      <w:r w:rsidRPr="00C41253">
        <w:rPr>
          <w:rFonts w:ascii="Times New Roman" w:hAnsi="Times New Roman"/>
          <w:bCs/>
          <w:sz w:val="24"/>
          <w:szCs w:val="24"/>
        </w:rPr>
        <w:t xml:space="preserve">”, Oleh karena itu kami mohon bantuan Bapak/Ibu berkenan mengisi kuesioner terlampir sesuai dengan pendapat yang dianggap paling tepat. </w:t>
      </w:r>
      <w:r w:rsidRPr="00C41253">
        <w:rPr>
          <w:rFonts w:ascii="Times New Roman" w:hAnsi="Times New Roman"/>
          <w:sz w:val="24"/>
          <w:szCs w:val="24"/>
        </w:rPr>
        <w:t xml:space="preserve">Perlu </w:t>
      </w:r>
      <w:r>
        <w:rPr>
          <w:rFonts w:ascii="Times New Roman" w:hAnsi="Times New Roman"/>
          <w:sz w:val="24"/>
          <w:szCs w:val="24"/>
          <w:lang w:val="en-US"/>
        </w:rPr>
        <w:t>saya</w:t>
      </w:r>
      <w:r w:rsidRPr="00C41253">
        <w:rPr>
          <w:rFonts w:ascii="Times New Roman" w:hAnsi="Times New Roman"/>
          <w:sz w:val="24"/>
          <w:szCs w:val="24"/>
        </w:rPr>
        <w:t xml:space="preserve"> informasikan bahwa data/informasi yang terkumpul semata-mata hanya akan digunakan utnuk kepentingan akademik dan tidak berpengaruh pada karir/ pekerjaan </w:t>
      </w:r>
      <w:r w:rsidRPr="00C41253">
        <w:rPr>
          <w:rFonts w:ascii="Times New Roman" w:hAnsi="Times New Roman"/>
          <w:bCs/>
          <w:sz w:val="24"/>
          <w:szCs w:val="24"/>
        </w:rPr>
        <w:t>Bapak/Ibu</w:t>
      </w:r>
      <w:r w:rsidRPr="00C41253">
        <w:rPr>
          <w:rFonts w:ascii="Times New Roman" w:hAnsi="Times New Roman"/>
          <w:sz w:val="24"/>
          <w:szCs w:val="24"/>
        </w:rPr>
        <w:t>.</w:t>
      </w:r>
    </w:p>
    <w:p w14:paraId="11242A20" w14:textId="77777777" w:rsidR="00C41253" w:rsidRPr="00C41253" w:rsidRDefault="00C41253" w:rsidP="00C41253">
      <w:pPr>
        <w:widowControl w:val="0"/>
        <w:tabs>
          <w:tab w:val="left" w:pos="709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ab/>
        <w:t>Demikian permohonan kami, atas bantuan Bapak/Ibu kami ucapkan terima kasih.</w:t>
      </w:r>
      <w:r w:rsidRPr="00C41253">
        <w:rPr>
          <w:rFonts w:ascii="Times New Roman" w:hAnsi="Times New Roman"/>
          <w:sz w:val="24"/>
          <w:szCs w:val="24"/>
        </w:rPr>
        <w:tab/>
      </w:r>
    </w:p>
    <w:p w14:paraId="3370C7C5" w14:textId="77777777" w:rsidR="00C41253" w:rsidRPr="00C41253" w:rsidRDefault="00C41253" w:rsidP="00C41253">
      <w:pPr>
        <w:widowControl w:val="0"/>
        <w:tabs>
          <w:tab w:val="left" w:pos="993"/>
          <w:tab w:val="left" w:pos="4536"/>
        </w:tabs>
        <w:autoSpaceDE w:val="0"/>
        <w:autoSpaceDN w:val="0"/>
        <w:adjustRightInd w:val="0"/>
        <w:spacing w:after="0" w:line="360" w:lineRule="auto"/>
        <w:ind w:right="-1"/>
        <w:jc w:val="center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ab/>
        <w:t xml:space="preserve">  </w:t>
      </w:r>
    </w:p>
    <w:p w14:paraId="08ACA89C" w14:textId="77777777" w:rsidR="00C41253" w:rsidRPr="00C41253" w:rsidRDefault="00C41253" w:rsidP="00C41253">
      <w:pPr>
        <w:widowControl w:val="0"/>
        <w:tabs>
          <w:tab w:val="left" w:pos="993"/>
          <w:tab w:val="left" w:pos="4536"/>
        </w:tabs>
        <w:autoSpaceDE w:val="0"/>
        <w:autoSpaceDN w:val="0"/>
        <w:adjustRightInd w:val="0"/>
        <w:spacing w:after="0" w:line="340" w:lineRule="exact"/>
        <w:ind w:right="-1"/>
        <w:jc w:val="center"/>
        <w:rPr>
          <w:rFonts w:ascii="Times New Roman" w:hAnsi="Times New Roman"/>
          <w:sz w:val="24"/>
          <w:szCs w:val="24"/>
        </w:rPr>
      </w:pPr>
    </w:p>
    <w:p w14:paraId="62CD2C8E" w14:textId="77777777" w:rsidR="00C41253" w:rsidRPr="00C41253" w:rsidRDefault="00C41253" w:rsidP="00C41253">
      <w:pPr>
        <w:widowControl w:val="0"/>
        <w:tabs>
          <w:tab w:val="left" w:pos="993"/>
          <w:tab w:val="left" w:pos="4536"/>
        </w:tabs>
        <w:autoSpaceDE w:val="0"/>
        <w:autoSpaceDN w:val="0"/>
        <w:adjustRightInd w:val="0"/>
        <w:spacing w:after="0" w:line="340" w:lineRule="exact"/>
        <w:ind w:right="-1"/>
        <w:jc w:val="center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 xml:space="preserve">                                                              </w:t>
      </w:r>
    </w:p>
    <w:p w14:paraId="74333327" w14:textId="77777777" w:rsidR="00C41253" w:rsidRPr="00C41253" w:rsidRDefault="00C41253" w:rsidP="00C41253">
      <w:pPr>
        <w:widowControl w:val="0"/>
        <w:tabs>
          <w:tab w:val="left" w:pos="993"/>
          <w:tab w:val="left" w:pos="4536"/>
        </w:tabs>
        <w:autoSpaceDE w:val="0"/>
        <w:autoSpaceDN w:val="0"/>
        <w:adjustRightInd w:val="0"/>
        <w:spacing w:after="0" w:line="340" w:lineRule="exact"/>
        <w:ind w:right="-1"/>
        <w:rPr>
          <w:rFonts w:ascii="Times New Roman" w:hAnsi="Times New Roman"/>
          <w:sz w:val="24"/>
          <w:szCs w:val="24"/>
          <w:lang w:val="en-US"/>
        </w:rPr>
      </w:pPr>
      <w:r w:rsidRPr="00C41253">
        <w:rPr>
          <w:rFonts w:ascii="Times New Roman" w:hAnsi="Times New Roman"/>
          <w:sz w:val="24"/>
          <w:szCs w:val="24"/>
        </w:rPr>
        <w:tab/>
      </w:r>
      <w:r w:rsidRPr="00C41253">
        <w:rPr>
          <w:rFonts w:ascii="Times New Roman" w:hAnsi="Times New Roman"/>
          <w:sz w:val="24"/>
          <w:szCs w:val="24"/>
        </w:rPr>
        <w:tab/>
      </w:r>
      <w:r w:rsidRPr="00C41253">
        <w:rPr>
          <w:rFonts w:ascii="Times New Roman" w:hAnsi="Times New Roman"/>
          <w:sz w:val="24"/>
          <w:szCs w:val="24"/>
        </w:rPr>
        <w:tab/>
        <w:t xml:space="preserve">Tegal,      </w:t>
      </w:r>
      <w:r>
        <w:rPr>
          <w:rFonts w:ascii="Times New Roman" w:hAnsi="Times New Roman"/>
          <w:sz w:val="24"/>
          <w:szCs w:val="24"/>
          <w:lang w:val="en-US"/>
        </w:rPr>
        <w:t>Mei</w:t>
      </w:r>
      <w:r w:rsidRPr="00C41253">
        <w:rPr>
          <w:rFonts w:ascii="Times New Roman" w:hAnsi="Times New Roman"/>
          <w:sz w:val="24"/>
          <w:szCs w:val="24"/>
          <w:lang w:val="en-US"/>
        </w:rPr>
        <w:t xml:space="preserve"> 2023</w:t>
      </w:r>
    </w:p>
    <w:p w14:paraId="6B3E4AC3" w14:textId="77777777" w:rsidR="00C41253" w:rsidRPr="00C41253" w:rsidRDefault="00C41253" w:rsidP="00C41253">
      <w:pPr>
        <w:widowControl w:val="0"/>
        <w:tabs>
          <w:tab w:val="left" w:pos="993"/>
          <w:tab w:val="left" w:pos="4536"/>
        </w:tabs>
        <w:autoSpaceDE w:val="0"/>
        <w:autoSpaceDN w:val="0"/>
        <w:adjustRightInd w:val="0"/>
        <w:spacing w:after="0" w:line="340" w:lineRule="exact"/>
        <w:ind w:right="-1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ab/>
      </w:r>
      <w:r w:rsidRPr="00C41253">
        <w:rPr>
          <w:rFonts w:ascii="Times New Roman" w:hAnsi="Times New Roman"/>
          <w:sz w:val="24"/>
          <w:szCs w:val="24"/>
        </w:rPr>
        <w:tab/>
      </w:r>
      <w:r w:rsidRPr="00C41253">
        <w:rPr>
          <w:rFonts w:ascii="Times New Roman" w:hAnsi="Times New Roman"/>
          <w:sz w:val="24"/>
          <w:szCs w:val="24"/>
        </w:rPr>
        <w:tab/>
        <w:t>Peneliti,</w:t>
      </w:r>
    </w:p>
    <w:p w14:paraId="4FC714BF" w14:textId="77777777" w:rsidR="00C41253" w:rsidRPr="00C41253" w:rsidRDefault="00C41253" w:rsidP="00C41253">
      <w:pPr>
        <w:widowControl w:val="0"/>
        <w:tabs>
          <w:tab w:val="left" w:pos="993"/>
        </w:tabs>
        <w:autoSpaceDE w:val="0"/>
        <w:autoSpaceDN w:val="0"/>
        <w:adjustRightInd w:val="0"/>
        <w:spacing w:after="0" w:line="340" w:lineRule="exact"/>
        <w:ind w:right="-1"/>
        <w:jc w:val="right"/>
        <w:rPr>
          <w:rFonts w:ascii="Times New Roman" w:hAnsi="Times New Roman"/>
          <w:sz w:val="24"/>
          <w:szCs w:val="24"/>
        </w:rPr>
      </w:pPr>
    </w:p>
    <w:p w14:paraId="2373D19C" w14:textId="77777777" w:rsidR="00C41253" w:rsidRDefault="00C41253" w:rsidP="00C41253">
      <w:pPr>
        <w:widowControl w:val="0"/>
        <w:tabs>
          <w:tab w:val="left" w:pos="993"/>
        </w:tabs>
        <w:autoSpaceDE w:val="0"/>
        <w:autoSpaceDN w:val="0"/>
        <w:adjustRightInd w:val="0"/>
        <w:spacing w:after="0" w:line="340" w:lineRule="exact"/>
        <w:ind w:right="-1"/>
        <w:jc w:val="right"/>
        <w:rPr>
          <w:rFonts w:ascii="Times New Roman" w:hAnsi="Times New Roman"/>
          <w:b/>
          <w:sz w:val="24"/>
          <w:szCs w:val="24"/>
        </w:rPr>
      </w:pPr>
    </w:p>
    <w:p w14:paraId="2D3D0891" w14:textId="77777777" w:rsidR="00C41253" w:rsidRPr="00C41253" w:rsidRDefault="00C41253" w:rsidP="00C41253">
      <w:pPr>
        <w:widowControl w:val="0"/>
        <w:tabs>
          <w:tab w:val="left" w:pos="993"/>
        </w:tabs>
        <w:autoSpaceDE w:val="0"/>
        <w:autoSpaceDN w:val="0"/>
        <w:adjustRightInd w:val="0"/>
        <w:spacing w:after="0" w:line="340" w:lineRule="exact"/>
        <w:ind w:right="-1"/>
        <w:jc w:val="right"/>
        <w:rPr>
          <w:rFonts w:ascii="Times New Roman" w:hAnsi="Times New Roman"/>
          <w:b/>
          <w:sz w:val="24"/>
          <w:szCs w:val="24"/>
        </w:rPr>
      </w:pPr>
    </w:p>
    <w:p w14:paraId="197E73AD" w14:textId="77777777" w:rsidR="00C41253" w:rsidRPr="00C41253" w:rsidRDefault="00C41253" w:rsidP="00C41253">
      <w:pPr>
        <w:widowControl w:val="0"/>
        <w:autoSpaceDE w:val="0"/>
        <w:autoSpaceDN w:val="0"/>
        <w:adjustRightInd w:val="0"/>
        <w:spacing w:after="0" w:line="340" w:lineRule="exact"/>
        <w:ind w:left="4320" w:right="-1" w:firstLine="720"/>
        <w:rPr>
          <w:rFonts w:ascii="Times New Roman" w:hAnsi="Times New Roman"/>
          <w:bCs/>
          <w:sz w:val="24"/>
          <w:szCs w:val="24"/>
        </w:rPr>
      </w:pPr>
      <w:r w:rsidRPr="00C41253">
        <w:rPr>
          <w:rFonts w:ascii="Times New Roman" w:eastAsia="Times New Roman" w:hAnsi="Times New Roman"/>
          <w:sz w:val="24"/>
          <w:szCs w:val="24"/>
        </w:rPr>
        <w:t>Amanda Maudynatun Putri</w:t>
      </w:r>
    </w:p>
    <w:p w14:paraId="232874E3" w14:textId="77777777" w:rsidR="00C41253" w:rsidRPr="00C41253" w:rsidRDefault="00C41253" w:rsidP="00C41253">
      <w:pPr>
        <w:pStyle w:val="TidakAdaSpasi"/>
        <w:spacing w:line="360" w:lineRule="auto"/>
        <w:rPr>
          <w:rFonts w:ascii="Times New Roman" w:hAnsi="Times New Roman"/>
          <w:b/>
          <w:sz w:val="24"/>
          <w:szCs w:val="24"/>
        </w:rPr>
      </w:pPr>
    </w:p>
    <w:p w14:paraId="6218F56A" w14:textId="77777777" w:rsidR="00C41253" w:rsidRPr="00C41253" w:rsidRDefault="00C41253" w:rsidP="00C41253">
      <w:pPr>
        <w:pStyle w:val="TidakAdaSpasi"/>
        <w:spacing w:line="360" w:lineRule="auto"/>
        <w:rPr>
          <w:rFonts w:ascii="Times New Roman" w:hAnsi="Times New Roman"/>
          <w:b/>
          <w:sz w:val="24"/>
          <w:szCs w:val="24"/>
        </w:rPr>
      </w:pPr>
    </w:p>
    <w:p w14:paraId="728BD240" w14:textId="77777777" w:rsidR="00C41253" w:rsidRPr="00C41253" w:rsidRDefault="00C41253" w:rsidP="00C41253">
      <w:pPr>
        <w:pStyle w:val="TidakAdaSpasi"/>
        <w:spacing w:line="360" w:lineRule="auto"/>
        <w:ind w:hanging="737"/>
        <w:rPr>
          <w:rFonts w:ascii="Times New Roman" w:hAnsi="Times New Roman"/>
          <w:b/>
          <w:sz w:val="24"/>
          <w:szCs w:val="24"/>
        </w:rPr>
      </w:pPr>
      <w:r w:rsidRPr="00C41253">
        <w:rPr>
          <w:rFonts w:ascii="Times New Roman" w:hAnsi="Times New Roman"/>
          <w:b/>
          <w:sz w:val="24"/>
          <w:szCs w:val="24"/>
        </w:rPr>
        <w:lastRenderedPageBreak/>
        <w:t>BAGIAN I</w:t>
      </w:r>
    </w:p>
    <w:p w14:paraId="790DCCEB" w14:textId="77777777" w:rsidR="00C41253" w:rsidRPr="00C41253" w:rsidRDefault="00C41253" w:rsidP="00C41253">
      <w:pPr>
        <w:pStyle w:val="TidakAdaSpasi"/>
        <w:spacing w:line="360" w:lineRule="auto"/>
        <w:ind w:hanging="737"/>
        <w:rPr>
          <w:rFonts w:ascii="Times New Roman" w:hAnsi="Times New Roman"/>
          <w:b/>
          <w:sz w:val="24"/>
          <w:szCs w:val="24"/>
          <w:vertAlign w:val="subscript"/>
        </w:rPr>
      </w:pPr>
      <w:r w:rsidRPr="00C41253">
        <w:rPr>
          <w:rFonts w:ascii="Times New Roman" w:hAnsi="Times New Roman"/>
          <w:b/>
          <w:sz w:val="24"/>
          <w:szCs w:val="24"/>
        </w:rPr>
        <w:t>IDENTITAS RESPONDEN</w:t>
      </w:r>
    </w:p>
    <w:p w14:paraId="217B5453" w14:textId="77777777" w:rsidR="00C41253" w:rsidRPr="00C41253" w:rsidRDefault="00C41253" w:rsidP="00C41253">
      <w:pPr>
        <w:pStyle w:val="TidakAdaSpasi"/>
        <w:spacing w:line="360" w:lineRule="auto"/>
        <w:rPr>
          <w:rFonts w:ascii="Times New Roman" w:hAnsi="Times New Roman"/>
          <w:b/>
          <w:i/>
          <w:sz w:val="24"/>
          <w:szCs w:val="24"/>
        </w:rPr>
      </w:pPr>
    </w:p>
    <w:p w14:paraId="135EBEDC" w14:textId="77777777" w:rsidR="00C41253" w:rsidRPr="00C41253" w:rsidRDefault="00C41253" w:rsidP="00C41253">
      <w:pPr>
        <w:pStyle w:val="TidakAdaSpasi"/>
        <w:spacing w:line="360" w:lineRule="auto"/>
        <w:ind w:hanging="681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>Petunjuk</w:t>
      </w:r>
    </w:p>
    <w:p w14:paraId="34CCB512" w14:textId="77777777" w:rsidR="00C41253" w:rsidRPr="00C41253" w:rsidRDefault="00C41253" w:rsidP="00C41253">
      <w:pPr>
        <w:spacing w:after="0"/>
        <w:jc w:val="both"/>
        <w:rPr>
          <w:rFonts w:ascii="Times New Roman" w:hAnsi="Times New Roman"/>
          <w:bCs/>
          <w:sz w:val="24"/>
          <w:szCs w:val="24"/>
        </w:rPr>
      </w:pPr>
      <w:r w:rsidRPr="00C41253">
        <w:rPr>
          <w:rFonts w:ascii="Times New Roman" w:hAnsi="Times New Roman"/>
          <w:bCs/>
          <w:sz w:val="24"/>
          <w:szCs w:val="24"/>
          <w:lang w:val="fi-FI"/>
        </w:rPr>
        <w:t>Silahkan memberikan tanda cek (</w:t>
      </w:r>
      <w:r w:rsidRPr="00C41253">
        <w:rPr>
          <w:rFonts w:ascii="Times New Roman" w:hAnsi="Times New Roman"/>
          <w:bCs/>
          <w:sz w:val="24"/>
          <w:szCs w:val="24"/>
        </w:rPr>
        <w:sym w:font="Wingdings" w:char="F0FC"/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>) pada kotak-kotak yang tersedia.</w:t>
      </w:r>
    </w:p>
    <w:p w14:paraId="2C4B4164" w14:textId="77777777" w:rsidR="00C41253" w:rsidRPr="00C41253" w:rsidRDefault="00C41253" w:rsidP="00C41253">
      <w:pPr>
        <w:spacing w:after="0"/>
        <w:jc w:val="both"/>
        <w:rPr>
          <w:rFonts w:ascii="Times New Roman" w:hAnsi="Times New Roman"/>
          <w:b/>
          <w:bCs/>
          <w:i/>
          <w:sz w:val="24"/>
          <w:szCs w:val="24"/>
        </w:rPr>
      </w:pPr>
    </w:p>
    <w:p w14:paraId="5E18689A" w14:textId="77777777" w:rsidR="00C41253" w:rsidRPr="00C41253" w:rsidRDefault="00C41253" w:rsidP="00C41253">
      <w:pPr>
        <w:tabs>
          <w:tab w:val="left" w:pos="3402"/>
          <w:tab w:val="left" w:pos="3544"/>
        </w:tabs>
        <w:rPr>
          <w:rFonts w:ascii="Times New Roman" w:hAnsi="Times New Roman"/>
          <w:bCs/>
          <w:sz w:val="24"/>
          <w:szCs w:val="24"/>
          <w:lang w:val="fi-FI"/>
        </w:rPr>
      </w:pPr>
      <w:r w:rsidRPr="00C41253">
        <w:rPr>
          <w:rFonts w:ascii="Times New Roman" w:hAnsi="Times New Roman"/>
          <w:bCs/>
          <w:sz w:val="24"/>
          <w:szCs w:val="24"/>
          <w:lang w:val="fi-FI"/>
        </w:rPr>
        <w:t xml:space="preserve">Nomor Responden </w:t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ab/>
        <w:t>:</w:t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ab/>
        <w:t>................................... (diisi oleh Peneliti)</w:t>
      </w:r>
    </w:p>
    <w:p w14:paraId="6971BC87" w14:textId="77777777" w:rsidR="00C41253" w:rsidRPr="00C41253" w:rsidRDefault="00C41253" w:rsidP="00704EAC">
      <w:pPr>
        <w:pStyle w:val="TidakAdaSpasi"/>
        <w:numPr>
          <w:ilvl w:val="0"/>
          <w:numId w:val="45"/>
        </w:numPr>
        <w:tabs>
          <w:tab w:val="left" w:pos="426"/>
        </w:tabs>
        <w:spacing w:line="480" w:lineRule="auto"/>
        <w:ind w:left="426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>Nama</w:t>
      </w:r>
      <w:r w:rsidRPr="00C41253">
        <w:rPr>
          <w:rFonts w:ascii="Times New Roman" w:hAnsi="Times New Roman"/>
          <w:sz w:val="24"/>
          <w:szCs w:val="24"/>
        </w:rPr>
        <w:tab/>
        <w:t>: …………………………..</w:t>
      </w:r>
      <w:r w:rsidRPr="00C41253">
        <w:rPr>
          <w:rFonts w:ascii="Times New Roman" w:hAnsi="Times New Roman"/>
          <w:sz w:val="24"/>
          <w:szCs w:val="24"/>
        </w:rPr>
        <w:tab/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>(Boleh tidak diisi)</w:t>
      </w:r>
    </w:p>
    <w:p w14:paraId="4B5A660D" w14:textId="77777777" w:rsidR="00C41253" w:rsidRPr="00C41253" w:rsidRDefault="007379D5" w:rsidP="00704EAC">
      <w:pPr>
        <w:pStyle w:val="TidakAdaSpasi"/>
        <w:numPr>
          <w:ilvl w:val="0"/>
          <w:numId w:val="45"/>
        </w:numPr>
        <w:tabs>
          <w:tab w:val="left" w:pos="426"/>
        </w:tabs>
        <w:spacing w:line="480" w:lineRule="auto"/>
        <w:ind w:left="426"/>
        <w:rPr>
          <w:rFonts w:ascii="Times New Roman" w:hAnsi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A7161BD" wp14:editId="6ABF873E">
                <wp:simplePos x="0" y="0"/>
                <wp:positionH relativeFrom="column">
                  <wp:posOffset>1497965</wp:posOffset>
                </wp:positionH>
                <wp:positionV relativeFrom="paragraph">
                  <wp:posOffset>334010</wp:posOffset>
                </wp:positionV>
                <wp:extent cx="187325" cy="176530"/>
                <wp:effectExtent l="0" t="0" r="3175" b="1270"/>
                <wp:wrapNone/>
                <wp:docPr id="26" name="Rectangle 26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/>
                      </wps:cNvSpPr>
                      <wps:spPr bwMode="auto">
                        <a:xfrm>
                          <a:off x="0" y="0"/>
                          <a:ext cx="187325" cy="1765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796FC3D" id="Rectangle 26" o:spid="_x0000_s1026" style="position:absolute;margin-left:117.95pt;margin-top:26.3pt;width:14.75pt;height:13.9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">
                <v:path arrowok="t"/>
              </v:rect>
            </w:pict>
          </mc:Fallback>
        </mc:AlternateContent>
      </w:r>
      <w:r w:rsidR="00C41253" w:rsidRPr="00C41253">
        <w:rPr>
          <w:rFonts w:ascii="Times New Roman" w:hAnsi="Times New Roman"/>
          <w:sz w:val="24"/>
          <w:szCs w:val="24"/>
        </w:rPr>
        <w:t>JenisKelamin</w:t>
      </w:r>
      <w:r w:rsidR="00C41253" w:rsidRPr="00C41253">
        <w:rPr>
          <w:rFonts w:ascii="Times New Roman" w:hAnsi="Times New Roman"/>
          <w:sz w:val="24"/>
          <w:szCs w:val="24"/>
        </w:rPr>
        <w:tab/>
      </w:r>
    </w:p>
    <w:p w14:paraId="6609E6D9" w14:textId="77777777" w:rsidR="00C41253" w:rsidRPr="00C41253" w:rsidRDefault="00C41253" w:rsidP="00704EAC">
      <w:pPr>
        <w:pStyle w:val="TidakAdaSpasi"/>
        <w:numPr>
          <w:ilvl w:val="0"/>
          <w:numId w:val="46"/>
        </w:numPr>
        <w:tabs>
          <w:tab w:val="left" w:pos="851"/>
          <w:tab w:val="left" w:pos="3686"/>
        </w:tabs>
        <w:spacing w:line="360" w:lineRule="auto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>Laki-Laki  :</w:t>
      </w:r>
      <w:r w:rsidRPr="00C41253">
        <w:rPr>
          <w:rFonts w:ascii="Times New Roman" w:hAnsi="Times New Roman"/>
          <w:sz w:val="24"/>
          <w:szCs w:val="24"/>
          <w:lang w:val="id-ID"/>
        </w:rPr>
        <w:tab/>
      </w:r>
    </w:p>
    <w:p w14:paraId="24EA02C7" w14:textId="77777777" w:rsidR="00C41253" w:rsidRPr="00C41253" w:rsidRDefault="007379D5" w:rsidP="00704EAC">
      <w:pPr>
        <w:pStyle w:val="TidakAdaSpasi"/>
        <w:numPr>
          <w:ilvl w:val="0"/>
          <w:numId w:val="46"/>
        </w:numPr>
        <w:tabs>
          <w:tab w:val="left" w:pos="851"/>
          <w:tab w:val="left" w:pos="3686"/>
        </w:tabs>
        <w:spacing w:line="36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0B451D4" wp14:editId="30B418F8">
                <wp:simplePos x="0" y="0"/>
                <wp:positionH relativeFrom="column">
                  <wp:posOffset>1497965</wp:posOffset>
                </wp:positionH>
                <wp:positionV relativeFrom="paragraph">
                  <wp:posOffset>9525</wp:posOffset>
                </wp:positionV>
                <wp:extent cx="187325" cy="176530"/>
                <wp:effectExtent l="0" t="0" r="3175" b="1270"/>
                <wp:wrapNone/>
                <wp:docPr id="25" name="Rectangle 2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/>
                      </wps:cNvSpPr>
                      <wps:spPr bwMode="auto">
                        <a:xfrm>
                          <a:off x="0" y="0"/>
                          <a:ext cx="187325" cy="1765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BBD69E7" id="Rectangle 25" o:spid="_x0000_s1026" style="position:absolute;margin-left:117.95pt;margin-top:.75pt;width:14.75pt;height:13.9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">
                <v:path arrowok="t"/>
              </v:rect>
            </w:pict>
          </mc:Fallback>
        </mc:AlternateContent>
      </w:r>
      <w:r w:rsidR="00C41253" w:rsidRPr="00C41253">
        <w:rPr>
          <w:rFonts w:ascii="Times New Roman" w:hAnsi="Times New Roman"/>
          <w:sz w:val="24"/>
          <w:szCs w:val="24"/>
        </w:rPr>
        <w:t>Perempuan :</w:t>
      </w:r>
    </w:p>
    <w:p w14:paraId="40794E01" w14:textId="77777777" w:rsidR="00C41253" w:rsidRPr="00C41253" w:rsidRDefault="007379D5" w:rsidP="00704EAC">
      <w:pPr>
        <w:pStyle w:val="TidakAdaSpasi"/>
        <w:numPr>
          <w:ilvl w:val="0"/>
          <w:numId w:val="45"/>
        </w:numPr>
        <w:tabs>
          <w:tab w:val="left" w:pos="420"/>
        </w:tabs>
        <w:spacing w:line="360" w:lineRule="auto"/>
        <w:ind w:left="426"/>
        <w:rPr>
          <w:rFonts w:ascii="Times New Roman" w:hAnsi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82EAB9A" wp14:editId="0179EDB1">
                <wp:simplePos x="0" y="0"/>
                <wp:positionH relativeFrom="column">
                  <wp:posOffset>2269490</wp:posOffset>
                </wp:positionH>
                <wp:positionV relativeFrom="paragraph">
                  <wp:posOffset>250825</wp:posOffset>
                </wp:positionV>
                <wp:extent cx="187325" cy="176530"/>
                <wp:effectExtent l="0" t="0" r="3175" b="1270"/>
                <wp:wrapNone/>
                <wp:docPr id="24" name="Rectangle 2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/>
                      </wps:cNvSpPr>
                      <wps:spPr bwMode="auto">
                        <a:xfrm>
                          <a:off x="0" y="0"/>
                          <a:ext cx="187325" cy="1765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23209D7" id="Rectangle 24" o:spid="_x0000_s1026" style="position:absolute;margin-left:178.7pt;margin-top:19.75pt;width:14.75pt;height:13.9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">
                <v:path arrowok="t"/>
              </v:rect>
            </w:pict>
          </mc:Fallback>
        </mc:AlternateContent>
      </w:r>
      <w:r w:rsidR="00C41253" w:rsidRPr="00C41253">
        <w:rPr>
          <w:rFonts w:ascii="Times New Roman" w:hAnsi="Times New Roman"/>
          <w:sz w:val="24"/>
          <w:szCs w:val="24"/>
        </w:rPr>
        <w:t>Usia</w:t>
      </w:r>
    </w:p>
    <w:p w14:paraId="08B261AC" w14:textId="77777777" w:rsidR="00C41253" w:rsidRPr="00C41253" w:rsidRDefault="00C41253" w:rsidP="00704EAC">
      <w:pPr>
        <w:pStyle w:val="TidakAdaSpasi"/>
        <w:numPr>
          <w:ilvl w:val="0"/>
          <w:numId w:val="48"/>
        </w:numPr>
        <w:tabs>
          <w:tab w:val="left" w:pos="709"/>
        </w:tabs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20 - </w:t>
      </w:r>
      <w:r w:rsidRPr="00C41253">
        <w:rPr>
          <w:rFonts w:ascii="Times New Roman" w:hAnsi="Times New Roman"/>
          <w:sz w:val="24"/>
          <w:szCs w:val="24"/>
        </w:rPr>
        <w:t xml:space="preserve"> 30 tahun</w:t>
      </w:r>
      <w:r w:rsidRPr="00C41253">
        <w:rPr>
          <w:rFonts w:ascii="Times New Roman" w:hAnsi="Times New Roman"/>
          <w:sz w:val="24"/>
          <w:szCs w:val="24"/>
        </w:rPr>
        <w:tab/>
        <w:t>:</w:t>
      </w:r>
      <w:r w:rsidRPr="00C41253">
        <w:rPr>
          <w:rFonts w:ascii="Times New Roman" w:hAnsi="Times New Roman"/>
          <w:sz w:val="24"/>
          <w:szCs w:val="24"/>
          <w:lang w:val="id-ID"/>
        </w:rPr>
        <w:tab/>
      </w:r>
      <w:r w:rsidRPr="00C41253">
        <w:rPr>
          <w:rFonts w:ascii="Times New Roman" w:hAnsi="Times New Roman"/>
          <w:sz w:val="24"/>
          <w:szCs w:val="24"/>
          <w:lang w:val="id-ID"/>
        </w:rPr>
        <w:tab/>
      </w:r>
      <w:r w:rsidRPr="00C41253">
        <w:rPr>
          <w:rFonts w:ascii="Times New Roman" w:hAnsi="Times New Roman"/>
          <w:sz w:val="24"/>
          <w:szCs w:val="24"/>
          <w:lang w:val="id-ID"/>
        </w:rPr>
        <w:tab/>
      </w:r>
    </w:p>
    <w:p w14:paraId="3E59A6C7" w14:textId="77777777" w:rsidR="00C41253" w:rsidRPr="00C41253" w:rsidRDefault="007379D5" w:rsidP="00704EAC">
      <w:pPr>
        <w:pStyle w:val="TidakAdaSpasi"/>
        <w:numPr>
          <w:ilvl w:val="0"/>
          <w:numId w:val="48"/>
        </w:numPr>
        <w:tabs>
          <w:tab w:val="left" w:pos="709"/>
        </w:tabs>
        <w:spacing w:line="36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DA0625D" wp14:editId="4CEA5311">
                <wp:simplePos x="0" y="0"/>
                <wp:positionH relativeFrom="column">
                  <wp:posOffset>2281555</wp:posOffset>
                </wp:positionH>
                <wp:positionV relativeFrom="paragraph">
                  <wp:posOffset>0</wp:posOffset>
                </wp:positionV>
                <wp:extent cx="187325" cy="176530"/>
                <wp:effectExtent l="0" t="0" r="3175" b="1270"/>
                <wp:wrapNone/>
                <wp:docPr id="23" name="Rectangle 2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/>
                      </wps:cNvSpPr>
                      <wps:spPr bwMode="auto">
                        <a:xfrm>
                          <a:off x="0" y="0"/>
                          <a:ext cx="187325" cy="1765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2881B58" id="Rectangle 23" o:spid="_x0000_s1026" style="position:absolute;margin-left:179.65pt;margin-top:0;width:14.75pt;height:13.9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">
                <v:path arrowok="t"/>
              </v:rect>
            </w:pict>
          </mc:Fallback>
        </mc:AlternateContent>
      </w:r>
      <w:r w:rsidR="00C41253" w:rsidRPr="00C41253">
        <w:rPr>
          <w:rFonts w:ascii="Times New Roman" w:hAnsi="Times New Roman"/>
          <w:sz w:val="24"/>
          <w:szCs w:val="24"/>
        </w:rPr>
        <w:t xml:space="preserve">31 – </w:t>
      </w:r>
      <w:r w:rsidR="00C41253" w:rsidRPr="00C41253">
        <w:rPr>
          <w:rFonts w:ascii="Times New Roman" w:hAnsi="Times New Roman"/>
          <w:sz w:val="24"/>
          <w:szCs w:val="24"/>
          <w:lang w:val="id-ID"/>
        </w:rPr>
        <w:t>40</w:t>
      </w:r>
      <w:r w:rsidR="00C41253" w:rsidRPr="00C41253">
        <w:rPr>
          <w:rFonts w:ascii="Times New Roman" w:hAnsi="Times New Roman"/>
          <w:sz w:val="24"/>
          <w:szCs w:val="24"/>
        </w:rPr>
        <w:t xml:space="preserve"> tahun</w:t>
      </w:r>
      <w:r w:rsidR="00C41253" w:rsidRPr="00C41253">
        <w:rPr>
          <w:rFonts w:ascii="Times New Roman" w:hAnsi="Times New Roman"/>
          <w:sz w:val="24"/>
          <w:szCs w:val="24"/>
        </w:rPr>
        <w:tab/>
        <w:t>:</w:t>
      </w:r>
      <w:r w:rsidR="00C41253" w:rsidRPr="00C41253">
        <w:rPr>
          <w:rFonts w:ascii="Times New Roman" w:hAnsi="Times New Roman"/>
          <w:sz w:val="24"/>
          <w:szCs w:val="24"/>
          <w:lang w:val="id-ID"/>
        </w:rPr>
        <w:tab/>
      </w:r>
      <w:r w:rsidR="00C41253" w:rsidRPr="00C41253">
        <w:rPr>
          <w:rFonts w:ascii="Times New Roman" w:hAnsi="Times New Roman"/>
          <w:sz w:val="24"/>
          <w:szCs w:val="24"/>
          <w:lang w:val="id-ID"/>
        </w:rPr>
        <w:tab/>
      </w:r>
      <w:r w:rsidR="00C41253" w:rsidRPr="00C41253">
        <w:rPr>
          <w:rFonts w:ascii="Times New Roman" w:hAnsi="Times New Roman"/>
          <w:sz w:val="24"/>
          <w:szCs w:val="24"/>
          <w:lang w:val="id-ID"/>
        </w:rPr>
        <w:tab/>
      </w:r>
    </w:p>
    <w:p w14:paraId="105FE8FA" w14:textId="77777777" w:rsidR="00C41253" w:rsidRPr="00C41253" w:rsidRDefault="007379D5" w:rsidP="00704EAC">
      <w:pPr>
        <w:pStyle w:val="TidakAdaSpasi"/>
        <w:numPr>
          <w:ilvl w:val="0"/>
          <w:numId w:val="48"/>
        </w:numPr>
        <w:tabs>
          <w:tab w:val="left" w:pos="709"/>
        </w:tabs>
        <w:spacing w:line="36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4818AD7" wp14:editId="08B847E1">
                <wp:simplePos x="0" y="0"/>
                <wp:positionH relativeFrom="column">
                  <wp:posOffset>2279015</wp:posOffset>
                </wp:positionH>
                <wp:positionV relativeFrom="paragraph">
                  <wp:posOffset>6350</wp:posOffset>
                </wp:positionV>
                <wp:extent cx="187325" cy="176530"/>
                <wp:effectExtent l="0" t="0" r="3175" b="1270"/>
                <wp:wrapNone/>
                <wp:docPr id="22" name="Rectangle 2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/>
                      </wps:cNvSpPr>
                      <wps:spPr bwMode="auto">
                        <a:xfrm>
                          <a:off x="0" y="0"/>
                          <a:ext cx="187325" cy="1765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844362C" id="Rectangle 22" o:spid="_x0000_s1026" style="position:absolute;margin-left:179.45pt;margin-top:.5pt;width:14.75pt;height:13.9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">
                <v:path arrowok="t"/>
              </v:rect>
            </w:pict>
          </mc:Fallback>
        </mc:AlternateContent>
      </w:r>
      <w:r w:rsidR="00C41253" w:rsidRPr="00C41253">
        <w:rPr>
          <w:rFonts w:ascii="Times New Roman" w:hAnsi="Times New Roman"/>
          <w:sz w:val="24"/>
          <w:szCs w:val="24"/>
          <w:lang w:val="id-ID"/>
        </w:rPr>
        <w:t>41</w:t>
      </w:r>
      <w:r w:rsidR="00C41253" w:rsidRPr="00C41253">
        <w:rPr>
          <w:rFonts w:ascii="Times New Roman" w:hAnsi="Times New Roman"/>
          <w:sz w:val="24"/>
          <w:szCs w:val="24"/>
        </w:rPr>
        <w:t xml:space="preserve"> – </w:t>
      </w:r>
      <w:r w:rsidR="00C41253" w:rsidRPr="00C41253">
        <w:rPr>
          <w:rFonts w:ascii="Times New Roman" w:hAnsi="Times New Roman"/>
          <w:sz w:val="24"/>
          <w:szCs w:val="24"/>
          <w:lang w:val="id-ID"/>
        </w:rPr>
        <w:t>50</w:t>
      </w:r>
      <w:r w:rsidR="00C41253" w:rsidRPr="00C41253">
        <w:rPr>
          <w:rFonts w:ascii="Times New Roman" w:hAnsi="Times New Roman"/>
          <w:sz w:val="24"/>
          <w:szCs w:val="24"/>
        </w:rPr>
        <w:t xml:space="preserve"> tahun</w:t>
      </w:r>
      <w:r w:rsidR="00C41253" w:rsidRPr="00C41253">
        <w:rPr>
          <w:rFonts w:ascii="Times New Roman" w:hAnsi="Times New Roman"/>
          <w:sz w:val="24"/>
          <w:szCs w:val="24"/>
        </w:rPr>
        <w:tab/>
        <w:t>:</w:t>
      </w:r>
    </w:p>
    <w:p w14:paraId="4A7979A4" w14:textId="77777777" w:rsidR="00C41253" w:rsidRPr="00C41253" w:rsidRDefault="007379D5" w:rsidP="00704EAC">
      <w:pPr>
        <w:pStyle w:val="TidakAdaSpasi"/>
        <w:numPr>
          <w:ilvl w:val="0"/>
          <w:numId w:val="48"/>
        </w:numPr>
        <w:tabs>
          <w:tab w:val="left" w:pos="709"/>
        </w:tabs>
        <w:spacing w:line="36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20AA3A30" wp14:editId="3D8706CC">
                <wp:simplePos x="0" y="0"/>
                <wp:positionH relativeFrom="column">
                  <wp:posOffset>2285365</wp:posOffset>
                </wp:positionH>
                <wp:positionV relativeFrom="paragraph">
                  <wp:posOffset>10160</wp:posOffset>
                </wp:positionV>
                <wp:extent cx="187325" cy="176530"/>
                <wp:effectExtent l="0" t="0" r="3175" b="1270"/>
                <wp:wrapNone/>
                <wp:docPr id="21" name="Rectangle 2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/>
                      </wps:cNvSpPr>
                      <wps:spPr bwMode="auto">
                        <a:xfrm>
                          <a:off x="0" y="0"/>
                          <a:ext cx="187325" cy="1765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B806DF2" id="Rectangle 21" o:spid="_x0000_s1026" style="position:absolute;margin-left:179.95pt;margin-top:.8pt;width:14.75pt;height:13.9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">
                <v:path arrowok="t"/>
              </v:rect>
            </w:pict>
          </mc:Fallback>
        </mc:AlternateContent>
      </w:r>
      <w:r w:rsidR="00C41253" w:rsidRPr="00C41253">
        <w:rPr>
          <w:rFonts w:ascii="Times New Roman" w:hAnsi="Times New Roman"/>
          <w:sz w:val="24"/>
          <w:szCs w:val="24"/>
          <w:lang w:val="id-ID"/>
        </w:rPr>
        <w:t>&gt; 50 tahun</w:t>
      </w:r>
      <w:r w:rsidR="00C41253" w:rsidRPr="00C41253">
        <w:rPr>
          <w:rFonts w:ascii="Times New Roman" w:hAnsi="Times New Roman"/>
          <w:sz w:val="24"/>
          <w:szCs w:val="24"/>
          <w:lang w:val="id-ID"/>
        </w:rPr>
        <w:tab/>
        <w:t xml:space="preserve">: </w:t>
      </w:r>
    </w:p>
    <w:p w14:paraId="313C529C" w14:textId="77777777" w:rsidR="00C41253" w:rsidRPr="00C41253" w:rsidRDefault="00C41253" w:rsidP="00704EAC">
      <w:pPr>
        <w:pStyle w:val="TidakAdaSpasi"/>
        <w:numPr>
          <w:ilvl w:val="0"/>
          <w:numId w:val="45"/>
        </w:numPr>
        <w:tabs>
          <w:tab w:val="left" w:pos="426"/>
        </w:tabs>
        <w:spacing w:line="480" w:lineRule="auto"/>
        <w:ind w:left="426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>PendidikanTerakhir</w:t>
      </w:r>
    </w:p>
    <w:p w14:paraId="7239EFD4" w14:textId="77777777" w:rsidR="00C41253" w:rsidRPr="00C41253" w:rsidRDefault="007379D5" w:rsidP="00704EAC">
      <w:pPr>
        <w:pStyle w:val="TidakAdaSpasi"/>
        <w:numPr>
          <w:ilvl w:val="0"/>
          <w:numId w:val="47"/>
        </w:numPr>
        <w:tabs>
          <w:tab w:val="left" w:pos="709"/>
          <w:tab w:val="left" w:pos="3248"/>
        </w:tabs>
        <w:spacing w:line="36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01CA544" wp14:editId="65FCDD6B">
                <wp:simplePos x="0" y="0"/>
                <wp:positionH relativeFrom="column">
                  <wp:posOffset>2269490</wp:posOffset>
                </wp:positionH>
                <wp:positionV relativeFrom="paragraph">
                  <wp:posOffset>27305</wp:posOffset>
                </wp:positionV>
                <wp:extent cx="187325" cy="176530"/>
                <wp:effectExtent l="0" t="0" r="3175" b="1270"/>
                <wp:wrapNone/>
                <wp:docPr id="20" name="Rectangle 2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/>
                      </wps:cNvSpPr>
                      <wps:spPr bwMode="auto">
                        <a:xfrm>
                          <a:off x="0" y="0"/>
                          <a:ext cx="187325" cy="1765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C40B1DC" id="Rectangle 20" o:spid="_x0000_s1026" style="position:absolute;margin-left:178.7pt;margin-top:2.15pt;width:14.75pt;height:13.9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">
                <v:path arrowok="t"/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0C74929" wp14:editId="684E7259">
                <wp:simplePos x="0" y="0"/>
                <wp:positionH relativeFrom="column">
                  <wp:posOffset>2269490</wp:posOffset>
                </wp:positionH>
                <wp:positionV relativeFrom="paragraph">
                  <wp:posOffset>269875</wp:posOffset>
                </wp:positionV>
                <wp:extent cx="187325" cy="176530"/>
                <wp:effectExtent l="0" t="0" r="3175" b="1270"/>
                <wp:wrapNone/>
                <wp:docPr id="19" name="Rectangle 19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/>
                      </wps:cNvSpPr>
                      <wps:spPr bwMode="auto">
                        <a:xfrm>
                          <a:off x="0" y="0"/>
                          <a:ext cx="187325" cy="1765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42BE0A5" id="Rectangle 19" o:spid="_x0000_s1026" style="position:absolute;margin-left:178.7pt;margin-top:21.25pt;width:14.75pt;height:13.9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">
                <v:path arrowok="t"/>
              </v:rect>
            </w:pict>
          </mc:Fallback>
        </mc:AlternateContent>
      </w:r>
      <w:r w:rsidR="00C41253" w:rsidRPr="00C41253">
        <w:rPr>
          <w:rFonts w:ascii="Times New Roman" w:hAnsi="Times New Roman"/>
          <w:sz w:val="24"/>
          <w:szCs w:val="24"/>
        </w:rPr>
        <w:t>SLTA</w:t>
      </w:r>
      <w:r w:rsidR="00C41253" w:rsidRPr="00C41253">
        <w:rPr>
          <w:rFonts w:ascii="Times New Roman" w:hAnsi="Times New Roman"/>
          <w:sz w:val="24"/>
          <w:szCs w:val="24"/>
        </w:rPr>
        <w:tab/>
        <w:t>:</w:t>
      </w:r>
      <w:r w:rsidR="00C41253" w:rsidRPr="00C41253">
        <w:rPr>
          <w:rFonts w:ascii="Times New Roman" w:hAnsi="Times New Roman"/>
          <w:sz w:val="24"/>
          <w:szCs w:val="24"/>
          <w:lang w:val="id-ID"/>
        </w:rPr>
        <w:tab/>
      </w:r>
      <w:r w:rsidR="00C41253" w:rsidRPr="00C41253">
        <w:rPr>
          <w:rFonts w:ascii="Times New Roman" w:hAnsi="Times New Roman"/>
          <w:sz w:val="24"/>
          <w:szCs w:val="24"/>
          <w:lang w:val="id-ID"/>
        </w:rPr>
        <w:tab/>
      </w:r>
      <w:r w:rsidR="00C41253" w:rsidRPr="00C41253">
        <w:rPr>
          <w:rFonts w:ascii="Times New Roman" w:hAnsi="Times New Roman"/>
          <w:sz w:val="24"/>
          <w:szCs w:val="24"/>
          <w:lang w:val="id-ID"/>
        </w:rPr>
        <w:tab/>
        <w:t xml:space="preserve">     </w:t>
      </w:r>
    </w:p>
    <w:p w14:paraId="33B28AF5" w14:textId="77777777" w:rsidR="00C41253" w:rsidRPr="00C41253" w:rsidRDefault="007379D5" w:rsidP="00704EAC">
      <w:pPr>
        <w:pStyle w:val="TidakAdaSpasi"/>
        <w:numPr>
          <w:ilvl w:val="0"/>
          <w:numId w:val="47"/>
        </w:numPr>
        <w:tabs>
          <w:tab w:val="left" w:pos="709"/>
          <w:tab w:val="left" w:pos="3248"/>
        </w:tabs>
        <w:spacing w:line="36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485B2F9" wp14:editId="382FD0DA">
                <wp:simplePos x="0" y="0"/>
                <wp:positionH relativeFrom="column">
                  <wp:posOffset>2282190</wp:posOffset>
                </wp:positionH>
                <wp:positionV relativeFrom="paragraph">
                  <wp:posOffset>259080</wp:posOffset>
                </wp:positionV>
                <wp:extent cx="187325" cy="176530"/>
                <wp:effectExtent l="0" t="0" r="3175" b="1270"/>
                <wp:wrapNone/>
                <wp:docPr id="17" name="Rectangle 1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/>
                      </wps:cNvSpPr>
                      <wps:spPr bwMode="auto">
                        <a:xfrm>
                          <a:off x="0" y="0"/>
                          <a:ext cx="187325" cy="1765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4F6AC0F" id="Rectangle 17" o:spid="_x0000_s1026" style="position:absolute;margin-left:179.7pt;margin-top:20.4pt;width:14.75pt;height:13.9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">
                <v:path arrowok="t"/>
              </v:rect>
            </w:pict>
          </mc:Fallback>
        </mc:AlternateContent>
      </w:r>
      <w:r w:rsidR="00C41253" w:rsidRPr="00C41253">
        <w:rPr>
          <w:rFonts w:ascii="Times New Roman" w:hAnsi="Times New Roman"/>
          <w:sz w:val="24"/>
          <w:szCs w:val="24"/>
        </w:rPr>
        <w:t>Sarjana (S1)/Diploma IV</w:t>
      </w:r>
      <w:r w:rsidR="00C41253" w:rsidRPr="00C41253">
        <w:rPr>
          <w:rFonts w:ascii="Times New Roman" w:hAnsi="Times New Roman"/>
          <w:sz w:val="24"/>
          <w:szCs w:val="24"/>
        </w:rPr>
        <w:tab/>
      </w:r>
      <w:r w:rsidR="00C41253" w:rsidRPr="00C41253">
        <w:rPr>
          <w:rFonts w:ascii="Times New Roman" w:hAnsi="Times New Roman"/>
          <w:sz w:val="24"/>
          <w:szCs w:val="24"/>
          <w:lang w:val="id-ID"/>
        </w:rPr>
        <w:t>:</w:t>
      </w:r>
    </w:p>
    <w:p w14:paraId="6389A4E8" w14:textId="77777777" w:rsidR="00C41253" w:rsidRPr="00C41253" w:rsidRDefault="00C41253" w:rsidP="00704EAC">
      <w:pPr>
        <w:pStyle w:val="TidakAdaSpasi"/>
        <w:numPr>
          <w:ilvl w:val="0"/>
          <w:numId w:val="47"/>
        </w:numPr>
        <w:tabs>
          <w:tab w:val="left" w:pos="709"/>
          <w:tab w:val="left" w:pos="3248"/>
        </w:tabs>
        <w:spacing w:line="360" w:lineRule="auto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 xml:space="preserve">Diploma III (D3)  </w:t>
      </w:r>
      <w:r w:rsidRPr="00C41253">
        <w:rPr>
          <w:rFonts w:ascii="Times New Roman" w:hAnsi="Times New Roman"/>
          <w:sz w:val="24"/>
          <w:szCs w:val="24"/>
        </w:rPr>
        <w:tab/>
        <w:t>:</w:t>
      </w:r>
      <w:r w:rsidRPr="00C41253">
        <w:rPr>
          <w:rFonts w:ascii="Times New Roman" w:hAnsi="Times New Roman"/>
          <w:sz w:val="24"/>
          <w:szCs w:val="24"/>
          <w:lang w:val="id-ID"/>
        </w:rPr>
        <w:tab/>
      </w:r>
      <w:r w:rsidRPr="00C41253">
        <w:rPr>
          <w:rFonts w:ascii="Times New Roman" w:hAnsi="Times New Roman"/>
          <w:sz w:val="24"/>
          <w:szCs w:val="24"/>
          <w:lang w:val="id-ID"/>
        </w:rPr>
        <w:tab/>
      </w:r>
    </w:p>
    <w:p w14:paraId="32883232" w14:textId="77777777" w:rsidR="00C41253" w:rsidRPr="00C41253" w:rsidRDefault="007379D5" w:rsidP="00704EAC">
      <w:pPr>
        <w:pStyle w:val="TidakAdaSpasi"/>
        <w:numPr>
          <w:ilvl w:val="0"/>
          <w:numId w:val="47"/>
        </w:numPr>
        <w:tabs>
          <w:tab w:val="left" w:pos="709"/>
          <w:tab w:val="left" w:pos="3248"/>
        </w:tabs>
        <w:spacing w:line="36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D6BFF3C" wp14:editId="532B5193">
                <wp:simplePos x="0" y="0"/>
                <wp:positionH relativeFrom="column">
                  <wp:posOffset>2282190</wp:posOffset>
                </wp:positionH>
                <wp:positionV relativeFrom="paragraph">
                  <wp:posOffset>13335</wp:posOffset>
                </wp:positionV>
                <wp:extent cx="187325" cy="176530"/>
                <wp:effectExtent l="0" t="0" r="3175" b="1270"/>
                <wp:wrapNone/>
                <wp:docPr id="18" name="Rectangle 18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/>
                      </wps:cNvSpPr>
                      <wps:spPr bwMode="auto">
                        <a:xfrm>
                          <a:off x="0" y="0"/>
                          <a:ext cx="187325" cy="1765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9A98747" id="Rectangle 18" o:spid="_x0000_s1026" style="position:absolute;margin-left:179.7pt;margin-top:1.05pt;width:14.75pt;height:13.9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">
                <v:path arrowok="t"/>
              </v:rect>
            </w:pict>
          </mc:Fallback>
        </mc:AlternateContent>
      </w:r>
      <w:r w:rsidR="00C41253" w:rsidRPr="00C41253">
        <w:rPr>
          <w:rFonts w:ascii="Times New Roman" w:hAnsi="Times New Roman"/>
          <w:sz w:val="24"/>
          <w:szCs w:val="24"/>
        </w:rPr>
        <w:t xml:space="preserve">Magister (S2)      </w:t>
      </w:r>
      <w:r w:rsidR="00C41253" w:rsidRPr="00C41253">
        <w:rPr>
          <w:rFonts w:ascii="Times New Roman" w:hAnsi="Times New Roman"/>
          <w:sz w:val="24"/>
          <w:szCs w:val="24"/>
        </w:rPr>
        <w:tab/>
        <w:t>:</w:t>
      </w:r>
    </w:p>
    <w:p w14:paraId="2DFA80CE" w14:textId="77777777" w:rsidR="00C41253" w:rsidRPr="00C41253" w:rsidRDefault="00C41253" w:rsidP="00C41253">
      <w:pPr>
        <w:pStyle w:val="TidakAdaSpasi"/>
        <w:tabs>
          <w:tab w:val="left" w:pos="3402"/>
        </w:tabs>
        <w:spacing w:line="360" w:lineRule="auto"/>
        <w:ind w:hanging="709"/>
        <w:rPr>
          <w:rFonts w:ascii="Times New Roman" w:hAnsi="Times New Roman"/>
          <w:b/>
          <w:sz w:val="24"/>
          <w:szCs w:val="24"/>
        </w:rPr>
      </w:pPr>
      <w:r w:rsidRPr="00C41253">
        <w:rPr>
          <w:rFonts w:ascii="Times New Roman" w:hAnsi="Times New Roman"/>
          <w:b/>
          <w:sz w:val="24"/>
          <w:szCs w:val="24"/>
        </w:rPr>
        <w:t>BAGIAN II</w:t>
      </w:r>
    </w:p>
    <w:p w14:paraId="7E2C341A" w14:textId="77777777" w:rsidR="00C41253" w:rsidRPr="00C41253" w:rsidRDefault="00C41253" w:rsidP="00C41253">
      <w:pPr>
        <w:pStyle w:val="TidakAdaSpasi"/>
        <w:tabs>
          <w:tab w:val="left" w:pos="3402"/>
        </w:tabs>
        <w:spacing w:line="360" w:lineRule="auto"/>
        <w:ind w:hanging="709"/>
        <w:rPr>
          <w:rFonts w:ascii="Times New Roman" w:hAnsi="Times New Roman"/>
          <w:b/>
          <w:sz w:val="24"/>
          <w:szCs w:val="24"/>
          <w:lang w:val="id-ID"/>
        </w:rPr>
      </w:pPr>
      <w:r w:rsidRPr="00C41253">
        <w:rPr>
          <w:rFonts w:ascii="Times New Roman" w:hAnsi="Times New Roman"/>
          <w:b/>
          <w:sz w:val="24"/>
          <w:szCs w:val="24"/>
        </w:rPr>
        <w:t>PENDAPAT RESPONDEN</w:t>
      </w:r>
    </w:p>
    <w:p w14:paraId="00D7BE6A" w14:textId="77777777" w:rsidR="00C41253" w:rsidRPr="00C41253" w:rsidRDefault="00C41253" w:rsidP="00C41253">
      <w:pPr>
        <w:pStyle w:val="TidakAdaSpasi"/>
        <w:spacing w:line="360" w:lineRule="auto"/>
        <w:ind w:hanging="709"/>
        <w:rPr>
          <w:rFonts w:ascii="Times New Roman" w:hAnsi="Times New Roman"/>
          <w:sz w:val="24"/>
          <w:szCs w:val="24"/>
        </w:rPr>
      </w:pPr>
      <w:r w:rsidRPr="00C41253">
        <w:rPr>
          <w:rFonts w:ascii="Times New Roman" w:hAnsi="Times New Roman"/>
          <w:sz w:val="24"/>
          <w:szCs w:val="24"/>
        </w:rPr>
        <w:t>Petunjuk</w:t>
      </w:r>
    </w:p>
    <w:p w14:paraId="6FB08A73" w14:textId="77777777" w:rsidR="00C41253" w:rsidRPr="00C41253" w:rsidRDefault="00C41253" w:rsidP="00C41253">
      <w:pPr>
        <w:spacing w:after="0"/>
        <w:jc w:val="both"/>
        <w:rPr>
          <w:rFonts w:ascii="Times New Roman" w:hAnsi="Times New Roman"/>
          <w:bCs/>
          <w:sz w:val="24"/>
          <w:szCs w:val="24"/>
          <w:lang w:val="fi-FI"/>
        </w:rPr>
      </w:pPr>
      <w:r w:rsidRPr="00C41253">
        <w:rPr>
          <w:rFonts w:ascii="Times New Roman" w:hAnsi="Times New Roman"/>
          <w:bCs/>
          <w:sz w:val="24"/>
          <w:szCs w:val="24"/>
          <w:lang w:val="fi-FI"/>
        </w:rPr>
        <w:t>Silahkan memberikan tanda cek (</w:t>
      </w:r>
      <w:r w:rsidRPr="00C41253">
        <w:rPr>
          <w:rFonts w:ascii="Times New Roman" w:hAnsi="Times New Roman"/>
          <w:bCs/>
          <w:sz w:val="24"/>
          <w:szCs w:val="24"/>
        </w:rPr>
        <w:sym w:font="Wingdings" w:char="F0FC"/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>) pada kotak-kotak yang tersedia, dengan keterangan pilihan sebagai berikut:</w:t>
      </w:r>
    </w:p>
    <w:p w14:paraId="62BC427B" w14:textId="77777777" w:rsidR="00C41253" w:rsidRPr="00C41253" w:rsidRDefault="00C41253" w:rsidP="00704EAC">
      <w:pPr>
        <w:pStyle w:val="DaftarParagraf"/>
        <w:numPr>
          <w:ilvl w:val="0"/>
          <w:numId w:val="49"/>
        </w:numPr>
        <w:tabs>
          <w:tab w:val="left" w:pos="426"/>
          <w:tab w:val="left" w:pos="1134"/>
        </w:tabs>
        <w:spacing w:after="0"/>
        <w:ind w:left="426"/>
        <w:jc w:val="both"/>
        <w:rPr>
          <w:rFonts w:ascii="Times New Roman" w:hAnsi="Times New Roman"/>
          <w:bCs/>
          <w:sz w:val="24"/>
          <w:szCs w:val="24"/>
          <w:lang w:val="fi-FI"/>
        </w:rPr>
      </w:pPr>
      <w:r w:rsidRPr="00C41253">
        <w:rPr>
          <w:rFonts w:ascii="Times New Roman" w:hAnsi="Times New Roman"/>
          <w:bCs/>
          <w:sz w:val="24"/>
          <w:szCs w:val="24"/>
          <w:lang w:val="fi-FI"/>
        </w:rPr>
        <w:t>STS</w:t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ab/>
        <w:t>:</w:t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ab/>
        <w:t>Sangat Tidak Setuju</w:t>
      </w:r>
    </w:p>
    <w:p w14:paraId="6B4F52DB" w14:textId="77777777" w:rsidR="00C41253" w:rsidRPr="00C41253" w:rsidRDefault="00C41253" w:rsidP="00704EAC">
      <w:pPr>
        <w:pStyle w:val="DaftarParagraf"/>
        <w:numPr>
          <w:ilvl w:val="0"/>
          <w:numId w:val="49"/>
        </w:numPr>
        <w:tabs>
          <w:tab w:val="left" w:pos="426"/>
          <w:tab w:val="left" w:pos="1134"/>
        </w:tabs>
        <w:spacing w:after="0"/>
        <w:ind w:left="426"/>
        <w:jc w:val="both"/>
        <w:rPr>
          <w:rFonts w:ascii="Times New Roman" w:hAnsi="Times New Roman"/>
          <w:bCs/>
          <w:sz w:val="24"/>
          <w:szCs w:val="24"/>
          <w:lang w:val="fi-FI"/>
        </w:rPr>
      </w:pPr>
      <w:r w:rsidRPr="00C41253">
        <w:rPr>
          <w:rFonts w:ascii="Times New Roman" w:hAnsi="Times New Roman"/>
          <w:bCs/>
          <w:sz w:val="24"/>
          <w:szCs w:val="24"/>
          <w:lang w:val="fi-FI"/>
        </w:rPr>
        <w:t>TS</w:t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ab/>
        <w:t>:</w:t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ab/>
        <w:t>Tidak Setuju</w:t>
      </w:r>
    </w:p>
    <w:p w14:paraId="5D2A8428" w14:textId="77777777" w:rsidR="00C41253" w:rsidRPr="00C41253" w:rsidRDefault="00C41253" w:rsidP="00704EAC">
      <w:pPr>
        <w:pStyle w:val="DaftarParagraf"/>
        <w:numPr>
          <w:ilvl w:val="0"/>
          <w:numId w:val="49"/>
        </w:numPr>
        <w:tabs>
          <w:tab w:val="left" w:pos="426"/>
          <w:tab w:val="left" w:pos="1134"/>
        </w:tabs>
        <w:spacing w:after="0"/>
        <w:ind w:left="426"/>
        <w:jc w:val="both"/>
        <w:rPr>
          <w:rFonts w:ascii="Times New Roman" w:hAnsi="Times New Roman"/>
          <w:bCs/>
          <w:sz w:val="24"/>
          <w:szCs w:val="24"/>
          <w:lang w:val="fi-FI"/>
        </w:rPr>
      </w:pPr>
      <w:r w:rsidRPr="00C41253">
        <w:rPr>
          <w:rFonts w:ascii="Times New Roman" w:hAnsi="Times New Roman"/>
          <w:bCs/>
          <w:sz w:val="24"/>
          <w:szCs w:val="24"/>
          <w:lang w:val="fi-FI"/>
        </w:rPr>
        <w:t>N</w:t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ab/>
        <w:t>:</w:t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ab/>
        <w:t>Netral</w:t>
      </w:r>
    </w:p>
    <w:p w14:paraId="431CE240" w14:textId="77777777" w:rsidR="00C41253" w:rsidRPr="00C41253" w:rsidRDefault="00C41253" w:rsidP="00704EAC">
      <w:pPr>
        <w:pStyle w:val="DaftarParagraf"/>
        <w:numPr>
          <w:ilvl w:val="0"/>
          <w:numId w:val="49"/>
        </w:numPr>
        <w:tabs>
          <w:tab w:val="left" w:pos="426"/>
          <w:tab w:val="left" w:pos="1134"/>
        </w:tabs>
        <w:spacing w:after="0"/>
        <w:ind w:left="426"/>
        <w:jc w:val="both"/>
        <w:rPr>
          <w:rFonts w:ascii="Times New Roman" w:hAnsi="Times New Roman"/>
          <w:bCs/>
          <w:sz w:val="24"/>
          <w:szCs w:val="24"/>
          <w:lang w:val="fi-FI"/>
        </w:rPr>
      </w:pPr>
      <w:r w:rsidRPr="00C41253">
        <w:rPr>
          <w:rFonts w:ascii="Times New Roman" w:hAnsi="Times New Roman"/>
          <w:bCs/>
          <w:sz w:val="24"/>
          <w:szCs w:val="24"/>
          <w:lang w:val="fi-FI"/>
        </w:rPr>
        <w:t>S</w:t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ab/>
        <w:t>:</w:t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ab/>
        <w:t>Setuju</w:t>
      </w:r>
    </w:p>
    <w:p w14:paraId="4620846C" w14:textId="77777777" w:rsidR="00C41253" w:rsidRPr="00C41253" w:rsidRDefault="00C41253" w:rsidP="00704EAC">
      <w:pPr>
        <w:pStyle w:val="DaftarParagraf"/>
        <w:numPr>
          <w:ilvl w:val="0"/>
          <w:numId w:val="49"/>
        </w:numPr>
        <w:tabs>
          <w:tab w:val="left" w:pos="426"/>
          <w:tab w:val="left" w:pos="1134"/>
        </w:tabs>
        <w:spacing w:after="0"/>
        <w:ind w:left="426"/>
        <w:jc w:val="both"/>
        <w:rPr>
          <w:rFonts w:ascii="Times New Roman" w:hAnsi="Times New Roman"/>
          <w:bCs/>
          <w:sz w:val="24"/>
          <w:szCs w:val="24"/>
          <w:lang w:val="fi-FI"/>
        </w:rPr>
      </w:pPr>
      <w:r w:rsidRPr="00C41253">
        <w:rPr>
          <w:rFonts w:ascii="Times New Roman" w:hAnsi="Times New Roman"/>
          <w:bCs/>
          <w:sz w:val="24"/>
          <w:szCs w:val="24"/>
          <w:lang w:val="fi-FI"/>
        </w:rPr>
        <w:t>SS</w:t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ab/>
        <w:t>:</w:t>
      </w:r>
      <w:r w:rsidRPr="00C41253">
        <w:rPr>
          <w:rFonts w:ascii="Times New Roman" w:hAnsi="Times New Roman"/>
          <w:bCs/>
          <w:sz w:val="24"/>
          <w:szCs w:val="24"/>
          <w:lang w:val="fi-FI"/>
        </w:rPr>
        <w:tab/>
        <w:t>Sangat Setuju</w:t>
      </w:r>
    </w:p>
    <w:p w14:paraId="6884EE89" w14:textId="77777777" w:rsidR="00C41253" w:rsidRPr="00C41253" w:rsidRDefault="00C41253" w:rsidP="00C41253">
      <w:pPr>
        <w:autoSpaceDE w:val="0"/>
        <w:autoSpaceDN w:val="0"/>
        <w:adjustRightInd w:val="0"/>
        <w:spacing w:after="0" w:line="360" w:lineRule="auto"/>
        <w:rPr>
          <w:rFonts w:ascii="Times New Roman" w:eastAsia="TimesNewRomanPSMT" w:hAnsi="Times New Roman"/>
          <w:b/>
          <w:sz w:val="24"/>
          <w:szCs w:val="24"/>
        </w:rPr>
      </w:pPr>
    </w:p>
    <w:p w14:paraId="4EBFECAA" w14:textId="77777777" w:rsidR="00C41253" w:rsidRPr="00DC050E" w:rsidRDefault="00DC050E" w:rsidP="00C41253">
      <w:pPr>
        <w:autoSpaceDE w:val="0"/>
        <w:autoSpaceDN w:val="0"/>
        <w:adjustRightInd w:val="0"/>
        <w:spacing w:after="0" w:line="360" w:lineRule="auto"/>
        <w:rPr>
          <w:rFonts w:ascii="Times New Roman" w:eastAsia="TimesNewRomanPSMT" w:hAnsi="Times New Roman"/>
          <w:b/>
          <w:sz w:val="24"/>
          <w:szCs w:val="24"/>
        </w:rPr>
      </w:pPr>
      <w:r w:rsidRPr="00DC050E">
        <w:rPr>
          <w:rFonts w:ascii="Times New Roman" w:hAnsi="Times New Roman"/>
          <w:b/>
          <w:sz w:val="24"/>
          <w:szCs w:val="24"/>
          <w:lang w:val="sv-SE"/>
        </w:rPr>
        <w:lastRenderedPageBreak/>
        <w:t xml:space="preserve">Pernyataan Tentang </w:t>
      </w:r>
      <w:r w:rsidRPr="00DC050E">
        <w:rPr>
          <w:rFonts w:ascii="Times New Roman" w:hAnsi="Times New Roman"/>
          <w:b/>
          <w:sz w:val="23"/>
          <w:szCs w:val="23"/>
          <w:lang w:val="en-US"/>
        </w:rPr>
        <w:t>Produktivita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620"/>
        <w:gridCol w:w="4075"/>
        <w:gridCol w:w="725"/>
        <w:gridCol w:w="688"/>
        <w:gridCol w:w="656"/>
        <w:gridCol w:w="584"/>
        <w:gridCol w:w="580"/>
      </w:tblGrid>
      <w:tr w:rsidR="00C41253" w:rsidRPr="00C41253" w14:paraId="52F8808C" w14:textId="77777777" w:rsidTr="004E215B">
        <w:trPr>
          <w:trHeight w:val="341"/>
          <w:tblHeader/>
        </w:trPr>
        <w:tc>
          <w:tcPr>
            <w:tcW w:w="391" w:type="pct"/>
            <w:vMerge w:val="restart"/>
            <w:shd w:val="clear" w:color="auto" w:fill="FBE4D5"/>
          </w:tcPr>
          <w:p w14:paraId="33E7090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41513DA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2570" w:type="pct"/>
            <w:vMerge w:val="restart"/>
            <w:shd w:val="clear" w:color="auto" w:fill="FBE4D5"/>
          </w:tcPr>
          <w:p w14:paraId="64B65A9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42BF7FB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457" w:type="pct"/>
            <w:shd w:val="clear" w:color="auto" w:fill="FBE4D5"/>
          </w:tcPr>
          <w:p w14:paraId="4794912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434" w:type="pct"/>
            <w:shd w:val="clear" w:color="auto" w:fill="FBE4D5"/>
          </w:tcPr>
          <w:p w14:paraId="2990C1E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2</w:t>
            </w:r>
          </w:p>
        </w:tc>
        <w:tc>
          <w:tcPr>
            <w:tcW w:w="414" w:type="pct"/>
            <w:shd w:val="clear" w:color="auto" w:fill="FBE4D5"/>
          </w:tcPr>
          <w:p w14:paraId="316AD099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3</w:t>
            </w:r>
          </w:p>
        </w:tc>
        <w:tc>
          <w:tcPr>
            <w:tcW w:w="368" w:type="pct"/>
            <w:shd w:val="clear" w:color="auto" w:fill="FBE4D5"/>
          </w:tcPr>
          <w:p w14:paraId="69D13AB9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4</w:t>
            </w:r>
          </w:p>
        </w:tc>
        <w:tc>
          <w:tcPr>
            <w:tcW w:w="366" w:type="pct"/>
            <w:shd w:val="clear" w:color="auto" w:fill="FBE4D5"/>
          </w:tcPr>
          <w:p w14:paraId="1AC6AD7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5</w:t>
            </w:r>
          </w:p>
        </w:tc>
      </w:tr>
      <w:tr w:rsidR="00C41253" w:rsidRPr="00C41253" w14:paraId="5E0FEAAC" w14:textId="77777777" w:rsidTr="004E215B">
        <w:trPr>
          <w:trHeight w:val="260"/>
          <w:tblHeader/>
        </w:trPr>
        <w:tc>
          <w:tcPr>
            <w:tcW w:w="391" w:type="pct"/>
            <w:vMerge/>
            <w:shd w:val="clear" w:color="auto" w:fill="FBE4D5"/>
          </w:tcPr>
          <w:p w14:paraId="2268530D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570" w:type="pct"/>
            <w:vMerge/>
            <w:shd w:val="clear" w:color="auto" w:fill="FBE4D5"/>
          </w:tcPr>
          <w:p w14:paraId="1746EB8C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457" w:type="pct"/>
            <w:shd w:val="clear" w:color="auto" w:fill="FBE4D5"/>
          </w:tcPr>
          <w:p w14:paraId="16C71AD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STS</w:t>
            </w:r>
          </w:p>
        </w:tc>
        <w:tc>
          <w:tcPr>
            <w:tcW w:w="434" w:type="pct"/>
            <w:shd w:val="clear" w:color="auto" w:fill="FBE4D5"/>
          </w:tcPr>
          <w:p w14:paraId="6F5CD6A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414" w:type="pct"/>
            <w:shd w:val="clear" w:color="auto" w:fill="FBE4D5"/>
          </w:tcPr>
          <w:p w14:paraId="57A2F7B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N</w:t>
            </w:r>
          </w:p>
        </w:tc>
        <w:tc>
          <w:tcPr>
            <w:tcW w:w="368" w:type="pct"/>
            <w:shd w:val="clear" w:color="auto" w:fill="FBE4D5"/>
          </w:tcPr>
          <w:p w14:paraId="220612D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366" w:type="pct"/>
            <w:shd w:val="clear" w:color="auto" w:fill="FBE4D5"/>
          </w:tcPr>
          <w:p w14:paraId="5E0E1A3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SS</w:t>
            </w:r>
          </w:p>
        </w:tc>
      </w:tr>
      <w:tr w:rsidR="00C41253" w:rsidRPr="00C41253" w14:paraId="3FFA06E8" w14:textId="77777777" w:rsidTr="004E215B">
        <w:tc>
          <w:tcPr>
            <w:tcW w:w="391" w:type="pct"/>
          </w:tcPr>
          <w:p w14:paraId="23AAA1A7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1</w:t>
            </w:r>
          </w:p>
        </w:tc>
        <w:tc>
          <w:tcPr>
            <w:tcW w:w="2570" w:type="pct"/>
          </w:tcPr>
          <w:p w14:paraId="64083CFC" w14:textId="77777777" w:rsidR="00C41253" w:rsidRPr="008A0BBB" w:rsidRDefault="00FD6280" w:rsidP="00FD6280">
            <w:pPr>
              <w:spacing w:after="0" w:line="240" w:lineRule="auto"/>
              <w:jc w:val="both"/>
              <w:rPr>
                <w:rFonts w:ascii="Times New Roman" w:eastAsia="MS Mincho" w:hAnsi="Times New Roman"/>
                <w:sz w:val="24"/>
                <w:szCs w:val="24"/>
                <w:lang w:val="sv-SE" w:eastAsia="ja-JP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aya melakukan pekerjaan</w:t>
            </w:r>
            <w:r w:rsidR="004F4BEA" w:rsidRPr="008A0BBB">
              <w:rPr>
                <w:rFonts w:ascii="Times New Roman" w:hAnsi="Times New Roman"/>
                <w:sz w:val="24"/>
                <w:szCs w:val="24"/>
              </w:rPr>
              <w:t xml:space="preserve"> sesuai dengan standar yang sudah ditentukan perus</w:t>
            </w:r>
            <w:r w:rsidR="00ED73E2">
              <w:rPr>
                <w:rFonts w:ascii="Times New Roman" w:hAnsi="Times New Roman"/>
                <w:sz w:val="24"/>
                <w:szCs w:val="24"/>
              </w:rPr>
              <w:t>ahaan</w:t>
            </w:r>
          </w:p>
        </w:tc>
        <w:tc>
          <w:tcPr>
            <w:tcW w:w="457" w:type="pct"/>
          </w:tcPr>
          <w:p w14:paraId="2B188E0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680D6D65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662AA72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0D5AD5B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70C490F5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76671A7C" w14:textId="77777777" w:rsidTr="004E215B">
        <w:tc>
          <w:tcPr>
            <w:tcW w:w="391" w:type="pct"/>
          </w:tcPr>
          <w:p w14:paraId="75E7CE84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2</w:t>
            </w:r>
          </w:p>
        </w:tc>
        <w:tc>
          <w:tcPr>
            <w:tcW w:w="2570" w:type="pct"/>
          </w:tcPr>
          <w:p w14:paraId="58EA8ECB" w14:textId="77777777" w:rsidR="00C41253" w:rsidRPr="008A0BBB" w:rsidRDefault="004F4BEA" w:rsidP="00DC050E">
            <w:pPr>
              <w:spacing w:after="0" w:line="240" w:lineRule="auto"/>
              <w:jc w:val="both"/>
              <w:rPr>
                <w:rFonts w:ascii="Times New Roman" w:eastAsia="MS Mincho" w:hAnsi="Times New Roman"/>
                <w:sz w:val="24"/>
                <w:szCs w:val="24"/>
                <w:lang w:val="sv-SE" w:eastAsia="ja-JP"/>
              </w:rPr>
            </w:pPr>
            <w:r w:rsidRP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Perusahaan melakukan penilaian hasil kerja dengan membandingkan hasil kerja </w:t>
            </w:r>
            <w:r w:rsidR="00DC050E">
              <w:rPr>
                <w:rFonts w:ascii="Times New Roman" w:hAnsi="Times New Roman"/>
                <w:sz w:val="24"/>
                <w:szCs w:val="24"/>
                <w:lang w:val="en-US"/>
              </w:rPr>
              <w:t>karyawan</w:t>
            </w:r>
            <w:r w:rsidRP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dengan</w:t>
            </w:r>
            <w:r w:rsidR="00C41253" w:rsidRP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standar</w:t>
            </w:r>
            <w:r w:rsidRP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perusahaan</w:t>
            </w:r>
          </w:p>
        </w:tc>
        <w:tc>
          <w:tcPr>
            <w:tcW w:w="457" w:type="pct"/>
          </w:tcPr>
          <w:p w14:paraId="3974F0B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564376B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752D58D0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67B50EB5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28022C38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0A98D0BF" w14:textId="77777777" w:rsidTr="004E215B">
        <w:tc>
          <w:tcPr>
            <w:tcW w:w="391" w:type="pct"/>
          </w:tcPr>
          <w:p w14:paraId="6C700573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3</w:t>
            </w:r>
          </w:p>
        </w:tc>
        <w:tc>
          <w:tcPr>
            <w:tcW w:w="2570" w:type="pct"/>
          </w:tcPr>
          <w:p w14:paraId="208DF71A" w14:textId="77777777" w:rsidR="00C41253" w:rsidRPr="008A0BBB" w:rsidRDefault="00C51F64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erusahaan menetapkan</w:t>
            </w:r>
            <w:r w:rsidR="008A0BBB" w:rsidRPr="008A0BB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hasil kerja </w:t>
            </w:r>
            <w:r w:rsidR="00DC050E">
              <w:rPr>
                <w:rFonts w:ascii="Times New Roman" w:hAnsi="Times New Roman"/>
                <w:sz w:val="24"/>
                <w:szCs w:val="24"/>
                <w:lang w:val="en-US"/>
              </w:rPr>
              <w:t>karyawan</w:t>
            </w:r>
          </w:p>
        </w:tc>
        <w:tc>
          <w:tcPr>
            <w:tcW w:w="457" w:type="pct"/>
          </w:tcPr>
          <w:p w14:paraId="014D70B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12E924C0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1533833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743C989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53B61036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555795F7" w14:textId="77777777" w:rsidTr="004E215B">
        <w:tc>
          <w:tcPr>
            <w:tcW w:w="391" w:type="pct"/>
          </w:tcPr>
          <w:p w14:paraId="238CDCCC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70" w:type="pct"/>
          </w:tcPr>
          <w:p w14:paraId="6DFF346E" w14:textId="77777777" w:rsidR="00C41253" w:rsidRPr="008A0BBB" w:rsidRDefault="00C51F64" w:rsidP="00DC050E">
            <w:pPr>
              <w:spacing w:after="0" w:line="240" w:lineRule="auto"/>
              <w:jc w:val="both"/>
              <w:rPr>
                <w:rFonts w:ascii="Times New Roman" w:eastAsia="MS Mincho" w:hAnsi="Times New Roman"/>
                <w:sz w:val="24"/>
                <w:szCs w:val="24"/>
                <w:lang w:eastAsia="ja-JP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H</w:t>
            </w:r>
            <w:r w:rsidR="008A0BBB" w:rsidRPr="008A0BB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asil kerja </w:t>
            </w:r>
            <w:r w:rsidR="00DC050E"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 w:rsidR="008A0BBB" w:rsidRPr="008A0BB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sesuai dengan ketentuan perusahaan</w:t>
            </w:r>
          </w:p>
        </w:tc>
        <w:tc>
          <w:tcPr>
            <w:tcW w:w="457" w:type="pct"/>
          </w:tcPr>
          <w:p w14:paraId="728B543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662BF17E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3EDC4B4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2441FC0E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126F5D36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32C4195C" w14:textId="77777777" w:rsidTr="004E215B">
        <w:tc>
          <w:tcPr>
            <w:tcW w:w="391" w:type="pct"/>
          </w:tcPr>
          <w:p w14:paraId="1C210B29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70" w:type="pct"/>
          </w:tcPr>
          <w:p w14:paraId="3AB5E2FC" w14:textId="77777777" w:rsidR="00C41253" w:rsidRPr="008A0BBB" w:rsidRDefault="00DC050E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 w:rsidR="008A0BBB" w:rsidRP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mampu</w:t>
            </w:r>
            <w:r w:rsidR="00C41253" w:rsidRP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menyelesaikan pekerjaan</w:t>
            </w:r>
            <w:r w:rsidR="008A0BBB" w:rsidRP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sesuai dengan target yang ditentukan</w:t>
            </w:r>
          </w:p>
        </w:tc>
        <w:tc>
          <w:tcPr>
            <w:tcW w:w="457" w:type="pct"/>
          </w:tcPr>
          <w:p w14:paraId="6ED1B52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7E1EE68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027E37E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3F32C28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195D7E54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01A8871F" w14:textId="77777777" w:rsidTr="004E215B">
        <w:tc>
          <w:tcPr>
            <w:tcW w:w="391" w:type="pct"/>
          </w:tcPr>
          <w:p w14:paraId="280DA4C8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570" w:type="pct"/>
          </w:tcPr>
          <w:p w14:paraId="2E7755A3" w14:textId="77777777" w:rsidR="00C41253" w:rsidRPr="008A0BBB" w:rsidRDefault="00DC050E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 w:rsidR="008A0BBB" w:rsidRP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 mampu meningkatkan target terselesaikannya pakerjaan</w:t>
            </w:r>
          </w:p>
        </w:tc>
        <w:tc>
          <w:tcPr>
            <w:tcW w:w="457" w:type="pct"/>
          </w:tcPr>
          <w:p w14:paraId="331D24E8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001DB83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0F2FF676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3E0ECB5C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589C5CF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7DB8487E" w14:textId="77777777" w:rsidTr="004E215B">
        <w:tc>
          <w:tcPr>
            <w:tcW w:w="391" w:type="pct"/>
          </w:tcPr>
          <w:p w14:paraId="395453A1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7</w:t>
            </w:r>
          </w:p>
        </w:tc>
        <w:tc>
          <w:tcPr>
            <w:tcW w:w="2570" w:type="pct"/>
          </w:tcPr>
          <w:p w14:paraId="73191723" w14:textId="77777777" w:rsidR="00C41253" w:rsidRPr="008A0BBB" w:rsidRDefault="008A0BBB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Perusahaan menetapkan tenggat waktu</w:t>
            </w:r>
            <w:r w:rsidR="00C41253" w:rsidRP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terselesaikannya pekerjaan</w:t>
            </w:r>
          </w:p>
        </w:tc>
        <w:tc>
          <w:tcPr>
            <w:tcW w:w="457" w:type="pct"/>
          </w:tcPr>
          <w:p w14:paraId="2499823E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302646FC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477E0FCE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4A313F0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5E4AFC2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12BB1F62" w14:textId="77777777" w:rsidTr="004E215B">
        <w:tc>
          <w:tcPr>
            <w:tcW w:w="391" w:type="pct"/>
          </w:tcPr>
          <w:p w14:paraId="21C2124C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8.</w:t>
            </w:r>
          </w:p>
        </w:tc>
        <w:tc>
          <w:tcPr>
            <w:tcW w:w="2570" w:type="pct"/>
          </w:tcPr>
          <w:p w14:paraId="2D449F23" w14:textId="77777777" w:rsidR="00C41253" w:rsidRPr="00C41253" w:rsidRDefault="00DC050E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 w:rsid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mampu menyelesaikan pekerjaan sesuai dengan tenggat waktu yang diberikan perusahaan</w:t>
            </w:r>
          </w:p>
        </w:tc>
        <w:tc>
          <w:tcPr>
            <w:tcW w:w="457" w:type="pct"/>
          </w:tcPr>
          <w:p w14:paraId="3C99DE0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75E783FD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4DBF6BC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4395CC1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64C272CD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6C2B0C1E" w14:textId="77777777" w:rsidTr="004E215B">
        <w:tc>
          <w:tcPr>
            <w:tcW w:w="391" w:type="pct"/>
          </w:tcPr>
          <w:p w14:paraId="2FAF9E36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  <w:t>9.</w:t>
            </w:r>
          </w:p>
        </w:tc>
        <w:tc>
          <w:tcPr>
            <w:tcW w:w="2570" w:type="pct"/>
          </w:tcPr>
          <w:p w14:paraId="7F554C83" w14:textId="77777777" w:rsidR="00C41253" w:rsidRPr="00C41253" w:rsidRDefault="00DC050E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 w:rsid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m</w:t>
            </w:r>
            <w:r w:rsidR="00C41253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emaksimalkan waktu</w:t>
            </w:r>
            <w:r w:rsid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bekerja</w:t>
            </w:r>
          </w:p>
        </w:tc>
        <w:tc>
          <w:tcPr>
            <w:tcW w:w="457" w:type="pct"/>
          </w:tcPr>
          <w:p w14:paraId="06654810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768A34B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2F149B48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4495F458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47CBAFF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291C94BE" w14:textId="77777777" w:rsidTr="004E215B">
        <w:tc>
          <w:tcPr>
            <w:tcW w:w="391" w:type="pct"/>
          </w:tcPr>
          <w:p w14:paraId="4A7CD63B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  <w:t>10.</w:t>
            </w:r>
          </w:p>
        </w:tc>
        <w:tc>
          <w:tcPr>
            <w:tcW w:w="2570" w:type="pct"/>
          </w:tcPr>
          <w:p w14:paraId="32336E86" w14:textId="77777777" w:rsidR="00C41253" w:rsidRPr="00C41253" w:rsidRDefault="00DC050E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 w:rsid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m</w:t>
            </w:r>
            <w:r w:rsidR="008A0BBB" w:rsidRP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engatur pelaksanaan waktu pekerjaan guna memaksimalkan waktu yang telah ditentukan</w:t>
            </w:r>
          </w:p>
        </w:tc>
        <w:tc>
          <w:tcPr>
            <w:tcW w:w="457" w:type="pct"/>
          </w:tcPr>
          <w:p w14:paraId="7A23E364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4DD775ED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5DD3F60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2791C70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1E8D2DA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</w:tbl>
    <w:p w14:paraId="4882FE49" w14:textId="77777777" w:rsidR="00A267BC" w:rsidRPr="00C41253" w:rsidRDefault="008A0BBB" w:rsidP="008A0BBB">
      <w:pPr>
        <w:pStyle w:val="DaftarParagraf"/>
        <w:tabs>
          <w:tab w:val="left" w:pos="2250"/>
        </w:tabs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ab/>
      </w:r>
    </w:p>
    <w:p w14:paraId="64621860" w14:textId="77777777" w:rsidR="00C41253" w:rsidRPr="00DC050E" w:rsidRDefault="00C41253" w:rsidP="00D14B16">
      <w:pPr>
        <w:spacing w:after="0" w:line="360" w:lineRule="auto"/>
        <w:rPr>
          <w:rFonts w:ascii="Times New Roman" w:hAnsi="Times New Roman"/>
          <w:b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DC050E" w:rsidRPr="00DC050E">
        <w:rPr>
          <w:rFonts w:ascii="Times New Roman" w:hAnsi="Times New Roman"/>
          <w:b/>
          <w:sz w:val="24"/>
          <w:szCs w:val="24"/>
          <w:lang w:val="sv-SE"/>
        </w:rPr>
        <w:lastRenderedPageBreak/>
        <w:t xml:space="preserve">Pernyataan Tentang </w:t>
      </w:r>
      <w:r w:rsidR="00DC050E" w:rsidRPr="00DC050E">
        <w:rPr>
          <w:rFonts w:ascii="Times New Roman" w:hAnsi="Times New Roman"/>
          <w:b/>
          <w:sz w:val="23"/>
          <w:szCs w:val="23"/>
          <w:lang w:val="en-US"/>
        </w:rPr>
        <w:t>Disiplin Kerja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620"/>
        <w:gridCol w:w="4075"/>
        <w:gridCol w:w="725"/>
        <w:gridCol w:w="688"/>
        <w:gridCol w:w="656"/>
        <w:gridCol w:w="584"/>
        <w:gridCol w:w="580"/>
      </w:tblGrid>
      <w:tr w:rsidR="00C41253" w:rsidRPr="00C41253" w14:paraId="7B79883A" w14:textId="77777777" w:rsidTr="004E215B">
        <w:trPr>
          <w:trHeight w:val="341"/>
          <w:tblHeader/>
        </w:trPr>
        <w:tc>
          <w:tcPr>
            <w:tcW w:w="391" w:type="pct"/>
            <w:vMerge w:val="restart"/>
            <w:shd w:val="clear" w:color="auto" w:fill="FBE4D5"/>
          </w:tcPr>
          <w:p w14:paraId="224DFD4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24F99369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2570" w:type="pct"/>
            <w:vMerge w:val="restart"/>
            <w:shd w:val="clear" w:color="auto" w:fill="FBE4D5"/>
          </w:tcPr>
          <w:p w14:paraId="1598F319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27B2B24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457" w:type="pct"/>
            <w:shd w:val="clear" w:color="auto" w:fill="FBE4D5"/>
          </w:tcPr>
          <w:p w14:paraId="0D6EA12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434" w:type="pct"/>
            <w:shd w:val="clear" w:color="auto" w:fill="FBE4D5"/>
          </w:tcPr>
          <w:p w14:paraId="6829B1C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2</w:t>
            </w:r>
          </w:p>
        </w:tc>
        <w:tc>
          <w:tcPr>
            <w:tcW w:w="414" w:type="pct"/>
            <w:shd w:val="clear" w:color="auto" w:fill="FBE4D5"/>
          </w:tcPr>
          <w:p w14:paraId="22952FBA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3</w:t>
            </w:r>
          </w:p>
        </w:tc>
        <w:tc>
          <w:tcPr>
            <w:tcW w:w="368" w:type="pct"/>
            <w:shd w:val="clear" w:color="auto" w:fill="FBE4D5"/>
          </w:tcPr>
          <w:p w14:paraId="5054BAA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4</w:t>
            </w:r>
          </w:p>
        </w:tc>
        <w:tc>
          <w:tcPr>
            <w:tcW w:w="366" w:type="pct"/>
            <w:shd w:val="clear" w:color="auto" w:fill="FBE4D5"/>
          </w:tcPr>
          <w:p w14:paraId="5D89687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5</w:t>
            </w:r>
          </w:p>
        </w:tc>
      </w:tr>
      <w:tr w:rsidR="00C41253" w:rsidRPr="00C41253" w14:paraId="6176DE0E" w14:textId="77777777" w:rsidTr="004E215B">
        <w:trPr>
          <w:trHeight w:val="260"/>
          <w:tblHeader/>
        </w:trPr>
        <w:tc>
          <w:tcPr>
            <w:tcW w:w="391" w:type="pct"/>
            <w:vMerge/>
            <w:shd w:val="clear" w:color="auto" w:fill="FBE4D5"/>
          </w:tcPr>
          <w:p w14:paraId="006C0199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570" w:type="pct"/>
            <w:vMerge/>
            <w:shd w:val="clear" w:color="auto" w:fill="FBE4D5"/>
          </w:tcPr>
          <w:p w14:paraId="4A860D0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457" w:type="pct"/>
            <w:shd w:val="clear" w:color="auto" w:fill="FBE4D5"/>
          </w:tcPr>
          <w:p w14:paraId="13AF3D4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STS</w:t>
            </w:r>
          </w:p>
        </w:tc>
        <w:tc>
          <w:tcPr>
            <w:tcW w:w="434" w:type="pct"/>
            <w:shd w:val="clear" w:color="auto" w:fill="FBE4D5"/>
          </w:tcPr>
          <w:p w14:paraId="44CDDF3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414" w:type="pct"/>
            <w:shd w:val="clear" w:color="auto" w:fill="FBE4D5"/>
          </w:tcPr>
          <w:p w14:paraId="28FA5EA9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N</w:t>
            </w:r>
          </w:p>
        </w:tc>
        <w:tc>
          <w:tcPr>
            <w:tcW w:w="368" w:type="pct"/>
            <w:shd w:val="clear" w:color="auto" w:fill="FBE4D5"/>
          </w:tcPr>
          <w:p w14:paraId="280E4D04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366" w:type="pct"/>
            <w:shd w:val="clear" w:color="auto" w:fill="FBE4D5"/>
          </w:tcPr>
          <w:p w14:paraId="47AD6134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SS</w:t>
            </w:r>
          </w:p>
        </w:tc>
      </w:tr>
      <w:tr w:rsidR="00C41253" w:rsidRPr="00C41253" w14:paraId="7D7F86EF" w14:textId="77777777" w:rsidTr="004E215B">
        <w:tc>
          <w:tcPr>
            <w:tcW w:w="391" w:type="pct"/>
          </w:tcPr>
          <w:p w14:paraId="2831BAF2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1</w:t>
            </w:r>
          </w:p>
        </w:tc>
        <w:tc>
          <w:tcPr>
            <w:tcW w:w="2570" w:type="pct"/>
          </w:tcPr>
          <w:p w14:paraId="16DD930F" w14:textId="77777777" w:rsidR="00C41253" w:rsidRPr="008A0BBB" w:rsidRDefault="00DC050E" w:rsidP="00DC050E">
            <w:pPr>
              <w:spacing w:after="0" w:line="240" w:lineRule="auto"/>
              <w:jc w:val="both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 w:rsidR="008A0BBB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masuk kerja tepat waktu</w:t>
            </w:r>
          </w:p>
        </w:tc>
        <w:tc>
          <w:tcPr>
            <w:tcW w:w="457" w:type="pct"/>
          </w:tcPr>
          <w:p w14:paraId="4D5F625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5F4B9C49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72B774B5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03053BF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7AD94D8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6A6D53F5" w14:textId="77777777" w:rsidTr="004E215B">
        <w:tc>
          <w:tcPr>
            <w:tcW w:w="391" w:type="pct"/>
          </w:tcPr>
          <w:p w14:paraId="2068889F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2</w:t>
            </w:r>
          </w:p>
        </w:tc>
        <w:tc>
          <w:tcPr>
            <w:tcW w:w="2570" w:type="pct"/>
          </w:tcPr>
          <w:p w14:paraId="654DF0BC" w14:textId="77777777" w:rsidR="00C41253" w:rsidRPr="00C41253" w:rsidRDefault="00DC050E" w:rsidP="00DC050E">
            <w:pPr>
              <w:spacing w:after="0" w:line="240" w:lineRule="auto"/>
              <w:jc w:val="both"/>
              <w:rPr>
                <w:rFonts w:ascii="Times New Roman" w:eastAsia="MS Mincho" w:hAnsi="Times New Roman"/>
                <w:sz w:val="24"/>
                <w:szCs w:val="24"/>
                <w:lang w:val="sv-SE" w:eastAsia="ja-JP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 w:rsidR="00E7596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pulang kerja tepat waktu</w:t>
            </w:r>
          </w:p>
        </w:tc>
        <w:tc>
          <w:tcPr>
            <w:tcW w:w="457" w:type="pct"/>
          </w:tcPr>
          <w:p w14:paraId="7A19463E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36A8B295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00D7D3ED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72E9DDB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10ECE080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61D3E509" w14:textId="77777777" w:rsidTr="004E215B">
        <w:tc>
          <w:tcPr>
            <w:tcW w:w="391" w:type="pct"/>
          </w:tcPr>
          <w:p w14:paraId="7F3AC673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3</w:t>
            </w:r>
          </w:p>
        </w:tc>
        <w:tc>
          <w:tcPr>
            <w:tcW w:w="2570" w:type="pct"/>
          </w:tcPr>
          <w:p w14:paraId="0CDC31ED" w14:textId="77777777" w:rsidR="00C41253" w:rsidRPr="00C41253" w:rsidRDefault="00DC050E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 w:rsidR="00E7596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istirahat sesuai dengan waktu yang ditentukan</w:t>
            </w:r>
          </w:p>
        </w:tc>
        <w:tc>
          <w:tcPr>
            <w:tcW w:w="457" w:type="pct"/>
          </w:tcPr>
          <w:p w14:paraId="76740638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5C1F8A3A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4106C4E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3BBC0EE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3895B1D4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1E70318E" w14:textId="77777777" w:rsidTr="004E215B">
        <w:tc>
          <w:tcPr>
            <w:tcW w:w="391" w:type="pct"/>
          </w:tcPr>
          <w:p w14:paraId="19066E00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70" w:type="pct"/>
          </w:tcPr>
          <w:p w14:paraId="26B6C6C6" w14:textId="77777777" w:rsidR="00C41253" w:rsidRPr="00E75969" w:rsidRDefault="00DC050E" w:rsidP="00DC050E">
            <w:pPr>
              <w:spacing w:after="0" w:line="240" w:lineRule="auto"/>
              <w:jc w:val="both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 w:rsidR="00E7596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berpakaian sesuai dengan ketentuan perusahaan</w:t>
            </w:r>
          </w:p>
        </w:tc>
        <w:tc>
          <w:tcPr>
            <w:tcW w:w="457" w:type="pct"/>
          </w:tcPr>
          <w:p w14:paraId="4CF46C6D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57F06AE9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3D425A44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358DB294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1808A35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4F98531B" w14:textId="77777777" w:rsidTr="004E215B">
        <w:tc>
          <w:tcPr>
            <w:tcW w:w="391" w:type="pct"/>
          </w:tcPr>
          <w:p w14:paraId="5129D759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70" w:type="pct"/>
          </w:tcPr>
          <w:p w14:paraId="4D37451A" w14:textId="77777777" w:rsidR="00C41253" w:rsidRPr="00E75969" w:rsidRDefault="00DC050E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 w:rsidR="00E7596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bersikap jujur dalam bekerja</w:t>
            </w:r>
          </w:p>
        </w:tc>
        <w:tc>
          <w:tcPr>
            <w:tcW w:w="457" w:type="pct"/>
          </w:tcPr>
          <w:p w14:paraId="5C62D32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564A8D4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051AB30A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6C533CB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504DB15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43F0D0D6" w14:textId="77777777" w:rsidTr="004E215B">
        <w:tc>
          <w:tcPr>
            <w:tcW w:w="391" w:type="pct"/>
          </w:tcPr>
          <w:p w14:paraId="21B9151E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570" w:type="pct"/>
          </w:tcPr>
          <w:p w14:paraId="546BDF5D" w14:textId="77777777" w:rsidR="00C41253" w:rsidRPr="00E75969" w:rsidRDefault="00DC050E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 w:rsidR="00E7596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 w:rsidR="00E75969" w:rsidRPr="00C41253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bertingkah laku </w:t>
            </w:r>
            <w:r w:rsidR="00E7596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sopan di tempat kerja</w:t>
            </w:r>
          </w:p>
        </w:tc>
        <w:tc>
          <w:tcPr>
            <w:tcW w:w="457" w:type="pct"/>
          </w:tcPr>
          <w:p w14:paraId="4964C6D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3A2D91C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013D7CEC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2EEE1B1D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7F92F5E8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074696B1" w14:textId="77777777" w:rsidTr="004E215B">
        <w:tc>
          <w:tcPr>
            <w:tcW w:w="391" w:type="pct"/>
          </w:tcPr>
          <w:p w14:paraId="08887418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7</w:t>
            </w:r>
          </w:p>
        </w:tc>
        <w:tc>
          <w:tcPr>
            <w:tcW w:w="2570" w:type="pct"/>
          </w:tcPr>
          <w:p w14:paraId="75DA61BB" w14:textId="77777777" w:rsidR="00C41253" w:rsidRPr="00C41253" w:rsidRDefault="00DC050E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 w:rsidR="00E7596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bisa bekerja sama dengan unit kerja lain</w:t>
            </w:r>
          </w:p>
        </w:tc>
        <w:tc>
          <w:tcPr>
            <w:tcW w:w="457" w:type="pct"/>
          </w:tcPr>
          <w:p w14:paraId="55E438C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2F63B94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1FC8E55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7912113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452A6A8E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718FEA57" w14:textId="77777777" w:rsidTr="004E215B">
        <w:tc>
          <w:tcPr>
            <w:tcW w:w="391" w:type="pct"/>
          </w:tcPr>
          <w:p w14:paraId="3A0FB441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8.</w:t>
            </w:r>
          </w:p>
        </w:tc>
        <w:tc>
          <w:tcPr>
            <w:tcW w:w="2570" w:type="pct"/>
          </w:tcPr>
          <w:p w14:paraId="0783050C" w14:textId="77777777" w:rsidR="00C41253" w:rsidRPr="00E75969" w:rsidRDefault="00DC050E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 w:rsidR="00E7596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berkomunikasi dengan baik dengan rekan kerja </w:t>
            </w:r>
          </w:p>
        </w:tc>
        <w:tc>
          <w:tcPr>
            <w:tcW w:w="457" w:type="pct"/>
          </w:tcPr>
          <w:p w14:paraId="4865524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721190F4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26F2DED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4E5AF3A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1241636C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14098702" w14:textId="77777777" w:rsidTr="004E215B">
        <w:tc>
          <w:tcPr>
            <w:tcW w:w="391" w:type="pct"/>
          </w:tcPr>
          <w:p w14:paraId="391E1014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  <w:t>9.</w:t>
            </w:r>
          </w:p>
        </w:tc>
        <w:tc>
          <w:tcPr>
            <w:tcW w:w="2570" w:type="pct"/>
          </w:tcPr>
          <w:p w14:paraId="515BAE80" w14:textId="77777777" w:rsidR="00C41253" w:rsidRPr="00E75969" w:rsidRDefault="00E75969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Perusahaan menetapkan peraturan untuk kelancaran </w:t>
            </w:r>
            <w:r w:rsidRPr="00C41253">
              <w:rPr>
                <w:rFonts w:ascii="Times New Roman" w:hAnsi="Times New Roman"/>
                <w:spacing w:val="-4"/>
                <w:sz w:val="24"/>
                <w:szCs w:val="24"/>
              </w:rPr>
              <w:t>dalam melakukan pekerjaan</w:t>
            </w:r>
          </w:p>
        </w:tc>
        <w:tc>
          <w:tcPr>
            <w:tcW w:w="457" w:type="pct"/>
          </w:tcPr>
          <w:p w14:paraId="4542392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18980A34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1BCC2FB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034FCD50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27842844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2D38C243" w14:textId="77777777" w:rsidTr="004E215B">
        <w:tc>
          <w:tcPr>
            <w:tcW w:w="391" w:type="pct"/>
          </w:tcPr>
          <w:p w14:paraId="4C8D1B16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  <w:t>10.</w:t>
            </w:r>
          </w:p>
        </w:tc>
        <w:tc>
          <w:tcPr>
            <w:tcW w:w="2570" w:type="pct"/>
          </w:tcPr>
          <w:p w14:paraId="5C550025" w14:textId="77777777" w:rsidR="00C41253" w:rsidRPr="00E75969" w:rsidRDefault="00DC050E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 w:rsidR="00C51F64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mematuhi peraturan yang telah dibuat oleh perusahaan</w:t>
            </w:r>
          </w:p>
        </w:tc>
        <w:tc>
          <w:tcPr>
            <w:tcW w:w="457" w:type="pct"/>
          </w:tcPr>
          <w:p w14:paraId="43F36D86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6CBD7E9A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3CAEBA6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1630EC6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6DE960F0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</w:tbl>
    <w:p w14:paraId="75814D8B" w14:textId="77777777" w:rsidR="00C41253" w:rsidRPr="00C41253" w:rsidRDefault="00C41253" w:rsidP="00C41253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7C88B917" w14:textId="77777777" w:rsidR="00C41253" w:rsidRPr="00DC050E" w:rsidRDefault="00C41253" w:rsidP="00D14B16">
      <w:pPr>
        <w:spacing w:after="0" w:line="360" w:lineRule="auto"/>
        <w:rPr>
          <w:rFonts w:ascii="Times New Roman" w:hAnsi="Times New Roman"/>
          <w:b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DC050E" w:rsidRPr="00DC050E">
        <w:rPr>
          <w:rFonts w:ascii="Times New Roman" w:hAnsi="Times New Roman"/>
          <w:b/>
          <w:sz w:val="24"/>
          <w:szCs w:val="24"/>
          <w:lang w:val="sv-SE"/>
        </w:rPr>
        <w:lastRenderedPageBreak/>
        <w:t xml:space="preserve">Pernyataan Tentang </w:t>
      </w:r>
      <w:r w:rsidR="00DC050E" w:rsidRPr="00DC050E">
        <w:rPr>
          <w:rFonts w:ascii="Times New Roman" w:hAnsi="Times New Roman"/>
          <w:b/>
          <w:sz w:val="23"/>
          <w:szCs w:val="23"/>
          <w:lang w:val="en-US"/>
        </w:rPr>
        <w:t>Beban Kerja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620"/>
        <w:gridCol w:w="4075"/>
        <w:gridCol w:w="725"/>
        <w:gridCol w:w="688"/>
        <w:gridCol w:w="656"/>
        <w:gridCol w:w="584"/>
        <w:gridCol w:w="580"/>
      </w:tblGrid>
      <w:tr w:rsidR="00C41253" w:rsidRPr="00C41253" w14:paraId="5F7FBB3C" w14:textId="77777777" w:rsidTr="004E215B">
        <w:trPr>
          <w:trHeight w:val="341"/>
          <w:tblHeader/>
        </w:trPr>
        <w:tc>
          <w:tcPr>
            <w:tcW w:w="391" w:type="pct"/>
            <w:vMerge w:val="restart"/>
            <w:shd w:val="clear" w:color="auto" w:fill="FBE4D5"/>
          </w:tcPr>
          <w:p w14:paraId="2431A144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1F047590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2570" w:type="pct"/>
            <w:vMerge w:val="restart"/>
            <w:shd w:val="clear" w:color="auto" w:fill="FBE4D5"/>
          </w:tcPr>
          <w:p w14:paraId="091ED036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7E26523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457" w:type="pct"/>
            <w:shd w:val="clear" w:color="auto" w:fill="FBE4D5"/>
          </w:tcPr>
          <w:p w14:paraId="1F2E48A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434" w:type="pct"/>
            <w:shd w:val="clear" w:color="auto" w:fill="FBE4D5"/>
          </w:tcPr>
          <w:p w14:paraId="4DA5FB9E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2</w:t>
            </w:r>
          </w:p>
        </w:tc>
        <w:tc>
          <w:tcPr>
            <w:tcW w:w="414" w:type="pct"/>
            <w:shd w:val="clear" w:color="auto" w:fill="FBE4D5"/>
          </w:tcPr>
          <w:p w14:paraId="73B2CB24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3</w:t>
            </w:r>
          </w:p>
        </w:tc>
        <w:tc>
          <w:tcPr>
            <w:tcW w:w="368" w:type="pct"/>
            <w:shd w:val="clear" w:color="auto" w:fill="FBE4D5"/>
          </w:tcPr>
          <w:p w14:paraId="2D280FC0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4</w:t>
            </w:r>
          </w:p>
        </w:tc>
        <w:tc>
          <w:tcPr>
            <w:tcW w:w="366" w:type="pct"/>
            <w:shd w:val="clear" w:color="auto" w:fill="FBE4D5"/>
          </w:tcPr>
          <w:p w14:paraId="74F11356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5</w:t>
            </w:r>
          </w:p>
        </w:tc>
      </w:tr>
      <w:tr w:rsidR="00C41253" w:rsidRPr="00C41253" w14:paraId="34D1E488" w14:textId="77777777" w:rsidTr="004E215B">
        <w:trPr>
          <w:trHeight w:val="260"/>
          <w:tblHeader/>
        </w:trPr>
        <w:tc>
          <w:tcPr>
            <w:tcW w:w="391" w:type="pct"/>
            <w:vMerge/>
            <w:shd w:val="clear" w:color="auto" w:fill="FBE4D5"/>
          </w:tcPr>
          <w:p w14:paraId="423EC35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570" w:type="pct"/>
            <w:vMerge/>
            <w:shd w:val="clear" w:color="auto" w:fill="FBE4D5"/>
          </w:tcPr>
          <w:p w14:paraId="7CD8B29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457" w:type="pct"/>
            <w:shd w:val="clear" w:color="auto" w:fill="FBE4D5"/>
          </w:tcPr>
          <w:p w14:paraId="2047A6A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STS</w:t>
            </w:r>
          </w:p>
        </w:tc>
        <w:tc>
          <w:tcPr>
            <w:tcW w:w="434" w:type="pct"/>
            <w:shd w:val="clear" w:color="auto" w:fill="FBE4D5"/>
          </w:tcPr>
          <w:p w14:paraId="77D1ABE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414" w:type="pct"/>
            <w:shd w:val="clear" w:color="auto" w:fill="FBE4D5"/>
          </w:tcPr>
          <w:p w14:paraId="41BDEA68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N</w:t>
            </w:r>
          </w:p>
        </w:tc>
        <w:tc>
          <w:tcPr>
            <w:tcW w:w="368" w:type="pct"/>
            <w:shd w:val="clear" w:color="auto" w:fill="FBE4D5"/>
          </w:tcPr>
          <w:p w14:paraId="2DD677EA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366" w:type="pct"/>
            <w:shd w:val="clear" w:color="auto" w:fill="FBE4D5"/>
          </w:tcPr>
          <w:p w14:paraId="17C3279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SS</w:t>
            </w:r>
          </w:p>
        </w:tc>
      </w:tr>
      <w:tr w:rsidR="00C41253" w:rsidRPr="00C41253" w14:paraId="04735D08" w14:textId="77777777" w:rsidTr="004E215B">
        <w:tc>
          <w:tcPr>
            <w:tcW w:w="391" w:type="pct"/>
          </w:tcPr>
          <w:p w14:paraId="7338FCBC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1</w:t>
            </w:r>
          </w:p>
        </w:tc>
        <w:tc>
          <w:tcPr>
            <w:tcW w:w="2570" w:type="pct"/>
          </w:tcPr>
          <w:p w14:paraId="6C44B580" w14:textId="77777777" w:rsidR="00C41253" w:rsidRPr="00F055A7" w:rsidRDefault="00CD2308" w:rsidP="00F43019">
            <w:pPr>
              <w:spacing w:after="0" w:line="240" w:lineRule="auto"/>
              <w:jc w:val="both"/>
              <w:rPr>
                <w:rFonts w:ascii="Times New Roman" w:eastAsia="MS Mincho" w:hAnsi="Times New Roman"/>
                <w:sz w:val="24"/>
                <w:szCs w:val="24"/>
                <w:lang w:eastAsia="ja-JP"/>
              </w:rPr>
            </w:pPr>
            <w:r w:rsidRPr="00F055A7">
              <w:rPr>
                <w:rFonts w:ascii="Times New Roman" w:eastAsia="MS Mincho" w:hAnsi="Times New Roman"/>
                <w:sz w:val="24"/>
                <w:szCs w:val="24"/>
                <w:lang w:eastAsia="ja-JP"/>
              </w:rPr>
              <w:t>Saya mengerjakan banyak pekerjaan</w:t>
            </w:r>
            <w:r w:rsidR="006A7774" w:rsidRPr="00F055A7">
              <w:rPr>
                <w:rFonts w:ascii="Times New Roman" w:eastAsia="MS Mincho" w:hAnsi="Times New Roman"/>
                <w:sz w:val="24"/>
                <w:szCs w:val="24"/>
                <w:lang w:eastAsia="ja-JP"/>
              </w:rPr>
              <w:t xml:space="preserve"> setiap</w:t>
            </w:r>
            <w:r w:rsidRPr="00F055A7">
              <w:rPr>
                <w:rFonts w:ascii="Times New Roman" w:eastAsia="MS Mincho" w:hAnsi="Times New Roman"/>
                <w:sz w:val="24"/>
                <w:szCs w:val="24"/>
                <w:lang w:eastAsia="ja-JP"/>
              </w:rPr>
              <w:t xml:space="preserve"> harinya </w:t>
            </w:r>
          </w:p>
        </w:tc>
        <w:tc>
          <w:tcPr>
            <w:tcW w:w="457" w:type="pct"/>
          </w:tcPr>
          <w:p w14:paraId="22F3DD6C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00823DB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1F8597C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631B8288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316B825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5AAD303D" w14:textId="77777777" w:rsidTr="004E215B">
        <w:tc>
          <w:tcPr>
            <w:tcW w:w="391" w:type="pct"/>
          </w:tcPr>
          <w:p w14:paraId="58C4BC32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2</w:t>
            </w:r>
          </w:p>
        </w:tc>
        <w:tc>
          <w:tcPr>
            <w:tcW w:w="2570" w:type="pct"/>
          </w:tcPr>
          <w:p w14:paraId="0E749E29" w14:textId="77777777" w:rsidR="00C41253" w:rsidRPr="00F055A7" w:rsidRDefault="001D268D" w:rsidP="00F43019">
            <w:pPr>
              <w:spacing w:after="0" w:line="240" w:lineRule="auto"/>
              <w:jc w:val="both"/>
              <w:rPr>
                <w:rFonts w:ascii="Times New Roman" w:eastAsia="MS Mincho" w:hAnsi="Times New Roman"/>
                <w:sz w:val="24"/>
                <w:szCs w:val="24"/>
                <w:lang w:eastAsia="ja-JP"/>
              </w:rPr>
            </w:pPr>
            <w:r w:rsidRPr="00F055A7">
              <w:rPr>
                <w:rFonts w:ascii="Times New Roman" w:eastAsia="MS Mincho" w:hAnsi="Times New Roman"/>
                <w:sz w:val="24"/>
                <w:szCs w:val="24"/>
                <w:lang w:eastAsia="ja-JP"/>
              </w:rPr>
              <w:t xml:space="preserve">Saya merasa puas dengan </w:t>
            </w:r>
            <w:r w:rsidR="00AB7DA5" w:rsidRPr="00F055A7">
              <w:rPr>
                <w:rFonts w:ascii="Times New Roman" w:eastAsia="MS Mincho" w:hAnsi="Times New Roman"/>
                <w:sz w:val="24"/>
                <w:szCs w:val="24"/>
                <w:lang w:eastAsia="ja-JP"/>
              </w:rPr>
              <w:t>pembagian tugas yang dibebankan kepada saya</w:t>
            </w:r>
          </w:p>
        </w:tc>
        <w:tc>
          <w:tcPr>
            <w:tcW w:w="457" w:type="pct"/>
          </w:tcPr>
          <w:p w14:paraId="2AE45620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14C8CB31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7627C7CD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6F28FBB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124E234E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3DA0DB6B" w14:textId="77777777" w:rsidTr="004E215B">
        <w:tc>
          <w:tcPr>
            <w:tcW w:w="391" w:type="pct"/>
          </w:tcPr>
          <w:p w14:paraId="41208A3F" w14:textId="77777777" w:rsidR="00C41253" w:rsidRPr="006A7EAB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3</w:t>
            </w:r>
          </w:p>
        </w:tc>
        <w:tc>
          <w:tcPr>
            <w:tcW w:w="2570" w:type="pct"/>
          </w:tcPr>
          <w:p w14:paraId="186476EB" w14:textId="77777777" w:rsidR="00C41253" w:rsidRPr="00F055A7" w:rsidRDefault="006B44AB" w:rsidP="00F43019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055A7">
              <w:rPr>
                <w:rFonts w:ascii="Times New Roman" w:hAnsi="Times New Roman"/>
                <w:sz w:val="24"/>
                <w:szCs w:val="24"/>
              </w:rPr>
              <w:t>Kondisi lingkungan kerja yang bising membuat saya tidak fokus dalam melakukan pekerjaan</w:t>
            </w:r>
          </w:p>
        </w:tc>
        <w:tc>
          <w:tcPr>
            <w:tcW w:w="457" w:type="pct"/>
          </w:tcPr>
          <w:p w14:paraId="6132DBA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77217E0A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5AED46CF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5BC252B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48ECC07A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75A3CE67" w14:textId="77777777" w:rsidTr="004E215B">
        <w:tc>
          <w:tcPr>
            <w:tcW w:w="391" w:type="pct"/>
          </w:tcPr>
          <w:p w14:paraId="5F0E5C34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70" w:type="pct"/>
          </w:tcPr>
          <w:p w14:paraId="44F429E8" w14:textId="77777777" w:rsidR="00C41253" w:rsidRPr="00F055A7" w:rsidRDefault="007E10C5" w:rsidP="00F43019">
            <w:pPr>
              <w:spacing w:after="0" w:line="240" w:lineRule="auto"/>
              <w:jc w:val="both"/>
              <w:rPr>
                <w:rFonts w:ascii="Times New Roman" w:eastAsia="MS Mincho" w:hAnsi="Times New Roman"/>
                <w:sz w:val="24"/>
                <w:szCs w:val="24"/>
                <w:lang w:eastAsia="ja-JP"/>
              </w:rPr>
            </w:pPr>
            <w:r w:rsidRPr="00F055A7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Pekerjaan </w:t>
            </w:r>
            <w:r w:rsidR="00A7639C" w:rsidRPr="00F055A7">
              <w:rPr>
                <w:rFonts w:ascii="Times New Roman" w:hAnsi="Times New Roman"/>
                <w:sz w:val="24"/>
                <w:szCs w:val="24"/>
              </w:rPr>
              <w:t>yang terlalu banyak di satu waktu membuat kesehatan fisik saya menurun</w:t>
            </w:r>
          </w:p>
        </w:tc>
        <w:tc>
          <w:tcPr>
            <w:tcW w:w="457" w:type="pct"/>
          </w:tcPr>
          <w:p w14:paraId="65F87C26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08BFB9F7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3E4DEB6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4E4BE059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4FEA96B0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C41253" w:rsidRPr="00C41253" w14:paraId="47D75785" w14:textId="77777777" w:rsidTr="004E215B">
        <w:tc>
          <w:tcPr>
            <w:tcW w:w="391" w:type="pct"/>
          </w:tcPr>
          <w:p w14:paraId="283237E9" w14:textId="77777777" w:rsidR="00C41253" w:rsidRPr="00C41253" w:rsidRDefault="00C41253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70" w:type="pct"/>
          </w:tcPr>
          <w:p w14:paraId="2997AE1A" w14:textId="77777777" w:rsidR="00C41253" w:rsidRPr="00F055A7" w:rsidRDefault="007E10C5" w:rsidP="00F43019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055A7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Perusahaan </w:t>
            </w:r>
            <w:r w:rsidR="000A098D" w:rsidRPr="00F055A7">
              <w:rPr>
                <w:rFonts w:ascii="Times New Roman" w:hAnsi="Times New Roman"/>
                <w:sz w:val="24"/>
                <w:szCs w:val="24"/>
              </w:rPr>
              <w:t>memberikan pekerjaan sesuai dengan umur karyawan</w:t>
            </w:r>
          </w:p>
        </w:tc>
        <w:tc>
          <w:tcPr>
            <w:tcW w:w="457" w:type="pct"/>
          </w:tcPr>
          <w:p w14:paraId="3AFEE7B9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600C7A99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59C829FB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6EFF5953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5512A882" w14:textId="77777777" w:rsidR="00C41253" w:rsidRPr="00C41253" w:rsidRDefault="00C41253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95BFA" w:rsidRPr="00C41253" w14:paraId="32113714" w14:textId="77777777" w:rsidTr="004E215B">
        <w:tc>
          <w:tcPr>
            <w:tcW w:w="391" w:type="pct"/>
          </w:tcPr>
          <w:p w14:paraId="2B45706B" w14:textId="77777777" w:rsidR="00495BFA" w:rsidRPr="00C41253" w:rsidRDefault="00495BF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570" w:type="pct"/>
          </w:tcPr>
          <w:p w14:paraId="21F69051" w14:textId="77777777" w:rsidR="00495BFA" w:rsidRPr="00F055A7" w:rsidRDefault="00495BFA" w:rsidP="00F43019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055A7">
              <w:rPr>
                <w:rFonts w:ascii="Times New Roman" w:hAnsi="Times New Roman"/>
                <w:sz w:val="24"/>
                <w:szCs w:val="24"/>
                <w:lang w:val="en-US"/>
              </w:rPr>
              <w:t>Perusahaan menetapkan jangka waktu penyelesaian tugas sesuai dengan kemampuan karyawan</w:t>
            </w:r>
          </w:p>
        </w:tc>
        <w:tc>
          <w:tcPr>
            <w:tcW w:w="457" w:type="pct"/>
          </w:tcPr>
          <w:p w14:paraId="0B0B25EE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45BADF45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2D1442AB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7D4E6379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434B127E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95BFA" w:rsidRPr="00C41253" w14:paraId="5DD0961B" w14:textId="77777777" w:rsidTr="004E215B">
        <w:tc>
          <w:tcPr>
            <w:tcW w:w="391" w:type="pct"/>
          </w:tcPr>
          <w:p w14:paraId="597AC2CC" w14:textId="77777777" w:rsidR="00495BFA" w:rsidRPr="00C41253" w:rsidRDefault="00495BF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7</w:t>
            </w:r>
          </w:p>
        </w:tc>
        <w:tc>
          <w:tcPr>
            <w:tcW w:w="2570" w:type="pct"/>
          </w:tcPr>
          <w:p w14:paraId="558FDF5B" w14:textId="77777777" w:rsidR="00495BFA" w:rsidRPr="00F055A7" w:rsidRDefault="00495BFA" w:rsidP="00F43019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055A7">
              <w:rPr>
                <w:rFonts w:ascii="Times New Roman" w:hAnsi="Times New Roman"/>
                <w:sz w:val="24"/>
                <w:szCs w:val="24"/>
                <w:lang w:val="en-US"/>
              </w:rPr>
              <w:t>Perusahaan me</w:t>
            </w:r>
            <w:r w:rsidR="00BB53A2" w:rsidRPr="00F055A7">
              <w:rPr>
                <w:rFonts w:ascii="Times New Roman" w:hAnsi="Times New Roman"/>
                <w:sz w:val="24"/>
                <w:szCs w:val="24"/>
              </w:rPr>
              <w:t>mberikan tambahan penghasilan bagi karyawan yang bekerja lembur</w:t>
            </w:r>
          </w:p>
          <w:p w14:paraId="0B787855" w14:textId="77777777" w:rsidR="003867C0" w:rsidRPr="00F055A7" w:rsidRDefault="003867C0" w:rsidP="00F43019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57" w:type="pct"/>
          </w:tcPr>
          <w:p w14:paraId="27AD194A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36AFFF81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18E9C69E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5B754B34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3DD2DF62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95BFA" w:rsidRPr="00C41253" w14:paraId="2DCB3B69" w14:textId="77777777" w:rsidTr="004E215B">
        <w:tc>
          <w:tcPr>
            <w:tcW w:w="391" w:type="pct"/>
          </w:tcPr>
          <w:p w14:paraId="261B6C0B" w14:textId="77777777" w:rsidR="00495BFA" w:rsidRPr="00C41253" w:rsidRDefault="00495BF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8.</w:t>
            </w:r>
          </w:p>
        </w:tc>
        <w:tc>
          <w:tcPr>
            <w:tcW w:w="2570" w:type="pct"/>
          </w:tcPr>
          <w:p w14:paraId="050C9A7F" w14:textId="77777777" w:rsidR="00495BFA" w:rsidRPr="00F055A7" w:rsidRDefault="00652C90" w:rsidP="00F43019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055A7">
              <w:rPr>
                <w:rFonts w:ascii="Times New Roman" w:hAnsi="Times New Roman"/>
                <w:sz w:val="24"/>
                <w:szCs w:val="24"/>
              </w:rPr>
              <w:t xml:space="preserve">Atasan selalu melakukan pengawasan kerja </w:t>
            </w:r>
            <w:r w:rsidR="00A265A6" w:rsidRPr="00F055A7">
              <w:rPr>
                <w:rFonts w:ascii="Times New Roman" w:hAnsi="Times New Roman"/>
                <w:sz w:val="24"/>
                <w:szCs w:val="24"/>
              </w:rPr>
              <w:t>pada saat jam kerja berlangsung</w:t>
            </w:r>
          </w:p>
        </w:tc>
        <w:tc>
          <w:tcPr>
            <w:tcW w:w="457" w:type="pct"/>
          </w:tcPr>
          <w:p w14:paraId="4F8FABF7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55C4F48D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7FE6AC8C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4F766334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0BC8B4C2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95BFA" w:rsidRPr="00C41253" w14:paraId="74972DD8" w14:textId="77777777" w:rsidTr="004E215B">
        <w:tc>
          <w:tcPr>
            <w:tcW w:w="391" w:type="pct"/>
          </w:tcPr>
          <w:p w14:paraId="68B3092D" w14:textId="77777777" w:rsidR="00495BFA" w:rsidRPr="00C41253" w:rsidRDefault="00495BF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  <w:t>9.</w:t>
            </w:r>
          </w:p>
        </w:tc>
        <w:tc>
          <w:tcPr>
            <w:tcW w:w="2570" w:type="pct"/>
          </w:tcPr>
          <w:p w14:paraId="377401FA" w14:textId="77777777" w:rsidR="00495BFA" w:rsidRPr="00F055A7" w:rsidRDefault="00373B58" w:rsidP="00F43019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055A7">
              <w:rPr>
                <w:rFonts w:ascii="Times New Roman" w:hAnsi="Times New Roman"/>
                <w:sz w:val="24"/>
                <w:szCs w:val="24"/>
              </w:rPr>
              <w:t xml:space="preserve">Target yang di tetapkan perusahaan </w:t>
            </w:r>
            <w:r w:rsidR="006A7774" w:rsidRPr="00F055A7">
              <w:rPr>
                <w:rFonts w:ascii="Times New Roman" w:hAnsi="Times New Roman"/>
                <w:sz w:val="24"/>
                <w:szCs w:val="24"/>
              </w:rPr>
              <w:t>terlalu tinggi</w:t>
            </w:r>
          </w:p>
        </w:tc>
        <w:tc>
          <w:tcPr>
            <w:tcW w:w="457" w:type="pct"/>
          </w:tcPr>
          <w:p w14:paraId="787CAC9B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61F6BFE0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522BE118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7867450F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2CD14D82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95BFA" w:rsidRPr="00C41253" w14:paraId="2382F225" w14:textId="77777777" w:rsidTr="004E215B">
        <w:tc>
          <w:tcPr>
            <w:tcW w:w="391" w:type="pct"/>
          </w:tcPr>
          <w:p w14:paraId="66C6AB75" w14:textId="77777777" w:rsidR="00495BFA" w:rsidRPr="00C41253" w:rsidRDefault="00495BF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  <w:t>10.</w:t>
            </w:r>
          </w:p>
        </w:tc>
        <w:tc>
          <w:tcPr>
            <w:tcW w:w="2570" w:type="pct"/>
          </w:tcPr>
          <w:p w14:paraId="6EAC883C" w14:textId="77777777" w:rsidR="00495BFA" w:rsidRPr="00F055A7" w:rsidRDefault="006A7252" w:rsidP="00F43019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055A7">
              <w:rPr>
                <w:rFonts w:ascii="Times New Roman" w:hAnsi="Times New Roman"/>
                <w:sz w:val="24"/>
                <w:szCs w:val="24"/>
              </w:rPr>
              <w:t xml:space="preserve">Prosedur kerja yang ditetapkan perusahaan </w:t>
            </w:r>
            <w:r w:rsidR="00B72ECB" w:rsidRPr="00F055A7">
              <w:rPr>
                <w:rFonts w:ascii="Times New Roman" w:hAnsi="Times New Roman"/>
                <w:sz w:val="24"/>
                <w:szCs w:val="24"/>
              </w:rPr>
              <w:t>menuntut saya untuk bekerja lebih cepat</w:t>
            </w:r>
          </w:p>
        </w:tc>
        <w:tc>
          <w:tcPr>
            <w:tcW w:w="457" w:type="pct"/>
          </w:tcPr>
          <w:p w14:paraId="6BF352BE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70BA20E8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2F8D550D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5C04956F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36E5A8A1" w14:textId="77777777" w:rsidR="00495BFA" w:rsidRPr="00C41253" w:rsidRDefault="00495BF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</w:tbl>
    <w:p w14:paraId="71903E1F" w14:textId="77777777" w:rsidR="00C41253" w:rsidRPr="00C41253" w:rsidRDefault="00C41253" w:rsidP="00C41253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45AC0C72" w14:textId="77777777" w:rsidR="004F4BEA" w:rsidRPr="00DC050E" w:rsidRDefault="004F4BEA" w:rsidP="00D14B16">
      <w:pPr>
        <w:spacing w:after="0" w:line="360" w:lineRule="auto"/>
        <w:rPr>
          <w:rFonts w:ascii="Times New Roman" w:hAnsi="Times New Roman"/>
          <w:b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DC050E" w:rsidRPr="00DC050E">
        <w:rPr>
          <w:rFonts w:ascii="Times New Roman" w:hAnsi="Times New Roman"/>
          <w:b/>
          <w:sz w:val="24"/>
          <w:szCs w:val="24"/>
          <w:lang w:val="sv-SE"/>
        </w:rPr>
        <w:lastRenderedPageBreak/>
        <w:t xml:space="preserve">Pernyataan Tentang </w:t>
      </w:r>
      <w:r w:rsidR="00DC050E" w:rsidRPr="00DC050E">
        <w:rPr>
          <w:rFonts w:ascii="Times New Roman" w:hAnsi="Times New Roman"/>
          <w:b/>
          <w:sz w:val="23"/>
          <w:szCs w:val="23"/>
          <w:lang w:val="en-US"/>
        </w:rPr>
        <w:t>Rotasi Karyawan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620"/>
        <w:gridCol w:w="4075"/>
        <w:gridCol w:w="725"/>
        <w:gridCol w:w="688"/>
        <w:gridCol w:w="656"/>
        <w:gridCol w:w="584"/>
        <w:gridCol w:w="580"/>
      </w:tblGrid>
      <w:tr w:rsidR="004F4BEA" w:rsidRPr="00C41253" w14:paraId="17C2F58A" w14:textId="77777777" w:rsidTr="004E215B">
        <w:trPr>
          <w:trHeight w:val="341"/>
          <w:tblHeader/>
        </w:trPr>
        <w:tc>
          <w:tcPr>
            <w:tcW w:w="391" w:type="pct"/>
            <w:vMerge w:val="restart"/>
            <w:shd w:val="clear" w:color="auto" w:fill="FBE4D5"/>
          </w:tcPr>
          <w:p w14:paraId="74663B84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11062972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2570" w:type="pct"/>
            <w:vMerge w:val="restart"/>
            <w:shd w:val="clear" w:color="auto" w:fill="FBE4D5"/>
          </w:tcPr>
          <w:p w14:paraId="3470C2DF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64F0B149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457" w:type="pct"/>
            <w:shd w:val="clear" w:color="auto" w:fill="FBE4D5"/>
          </w:tcPr>
          <w:p w14:paraId="00CE3A48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434" w:type="pct"/>
            <w:shd w:val="clear" w:color="auto" w:fill="FBE4D5"/>
          </w:tcPr>
          <w:p w14:paraId="029E79D5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2</w:t>
            </w:r>
          </w:p>
        </w:tc>
        <w:tc>
          <w:tcPr>
            <w:tcW w:w="414" w:type="pct"/>
            <w:shd w:val="clear" w:color="auto" w:fill="FBE4D5"/>
          </w:tcPr>
          <w:p w14:paraId="14B49129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3</w:t>
            </w:r>
          </w:p>
        </w:tc>
        <w:tc>
          <w:tcPr>
            <w:tcW w:w="368" w:type="pct"/>
            <w:shd w:val="clear" w:color="auto" w:fill="FBE4D5"/>
          </w:tcPr>
          <w:p w14:paraId="6E319A62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4</w:t>
            </w:r>
          </w:p>
        </w:tc>
        <w:tc>
          <w:tcPr>
            <w:tcW w:w="366" w:type="pct"/>
            <w:shd w:val="clear" w:color="auto" w:fill="FBE4D5"/>
          </w:tcPr>
          <w:p w14:paraId="7FFC93E7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5</w:t>
            </w:r>
          </w:p>
        </w:tc>
      </w:tr>
      <w:tr w:rsidR="004F4BEA" w:rsidRPr="00C41253" w14:paraId="745F1BE4" w14:textId="77777777" w:rsidTr="004E215B">
        <w:trPr>
          <w:trHeight w:val="260"/>
          <w:tblHeader/>
        </w:trPr>
        <w:tc>
          <w:tcPr>
            <w:tcW w:w="391" w:type="pct"/>
            <w:vMerge/>
            <w:shd w:val="clear" w:color="auto" w:fill="FBE4D5"/>
          </w:tcPr>
          <w:p w14:paraId="2D5262E9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570" w:type="pct"/>
            <w:vMerge/>
            <w:shd w:val="clear" w:color="auto" w:fill="FBE4D5"/>
          </w:tcPr>
          <w:p w14:paraId="4CA94BD3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457" w:type="pct"/>
            <w:shd w:val="clear" w:color="auto" w:fill="FBE4D5"/>
          </w:tcPr>
          <w:p w14:paraId="15CECCEC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STS</w:t>
            </w:r>
          </w:p>
        </w:tc>
        <w:tc>
          <w:tcPr>
            <w:tcW w:w="434" w:type="pct"/>
            <w:shd w:val="clear" w:color="auto" w:fill="FBE4D5"/>
          </w:tcPr>
          <w:p w14:paraId="39984975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414" w:type="pct"/>
            <w:shd w:val="clear" w:color="auto" w:fill="FBE4D5"/>
          </w:tcPr>
          <w:p w14:paraId="2246F189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N</w:t>
            </w:r>
          </w:p>
        </w:tc>
        <w:tc>
          <w:tcPr>
            <w:tcW w:w="368" w:type="pct"/>
            <w:shd w:val="clear" w:color="auto" w:fill="FBE4D5"/>
          </w:tcPr>
          <w:p w14:paraId="16ACDB0E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366" w:type="pct"/>
            <w:shd w:val="clear" w:color="auto" w:fill="FBE4D5"/>
          </w:tcPr>
          <w:p w14:paraId="005C6A1A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41253">
              <w:rPr>
                <w:rFonts w:ascii="Times New Roman" w:hAnsi="Times New Roman"/>
                <w:b/>
                <w:sz w:val="24"/>
                <w:szCs w:val="24"/>
              </w:rPr>
              <w:t>SS</w:t>
            </w:r>
          </w:p>
        </w:tc>
      </w:tr>
      <w:tr w:rsidR="004F4BEA" w:rsidRPr="00C41253" w14:paraId="147D8885" w14:textId="77777777" w:rsidTr="004E215B">
        <w:tc>
          <w:tcPr>
            <w:tcW w:w="391" w:type="pct"/>
          </w:tcPr>
          <w:p w14:paraId="7FBDFFB9" w14:textId="77777777" w:rsidR="004F4BEA" w:rsidRPr="00C41253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1</w:t>
            </w:r>
          </w:p>
        </w:tc>
        <w:tc>
          <w:tcPr>
            <w:tcW w:w="2570" w:type="pct"/>
          </w:tcPr>
          <w:p w14:paraId="37085B10" w14:textId="77777777" w:rsidR="004F4BEA" w:rsidRPr="001C3BFA" w:rsidRDefault="007E10C5" w:rsidP="00DC050E">
            <w:pPr>
              <w:spacing w:after="0" w:line="240" w:lineRule="auto"/>
              <w:jc w:val="both"/>
              <w:rPr>
                <w:rFonts w:ascii="Times New Roman" w:eastAsia="MS Mincho" w:hAnsi="Times New Roman"/>
                <w:sz w:val="24"/>
                <w:szCs w:val="24"/>
                <w:lang w:eastAsia="ja-JP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Perusahaan melakukan rotasi karyawan agar karyawan </w:t>
            </w:r>
            <w:r w:rsidR="001C3BFA">
              <w:rPr>
                <w:rFonts w:ascii="Times New Roman" w:hAnsi="Times New Roman"/>
                <w:spacing w:val="-4"/>
                <w:sz w:val="24"/>
                <w:szCs w:val="24"/>
              </w:rPr>
              <w:t>mem</w:t>
            </w:r>
            <w:r w:rsidR="00C240AB">
              <w:rPr>
                <w:rFonts w:ascii="Times New Roman" w:hAnsi="Times New Roman"/>
                <w:spacing w:val="-4"/>
                <w:sz w:val="24"/>
                <w:szCs w:val="24"/>
              </w:rPr>
              <w:t>punyai kemampuan kerja baru</w:t>
            </w:r>
          </w:p>
        </w:tc>
        <w:tc>
          <w:tcPr>
            <w:tcW w:w="457" w:type="pct"/>
          </w:tcPr>
          <w:p w14:paraId="569A3C38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76050E27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3AFCD7E4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10F32B0F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5BC7A122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C41253" w14:paraId="686F71E8" w14:textId="77777777" w:rsidTr="004E215B">
        <w:tc>
          <w:tcPr>
            <w:tcW w:w="391" w:type="pct"/>
          </w:tcPr>
          <w:p w14:paraId="2EEB10C3" w14:textId="77777777" w:rsidR="004F4BEA" w:rsidRPr="00C41253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2</w:t>
            </w:r>
          </w:p>
        </w:tc>
        <w:tc>
          <w:tcPr>
            <w:tcW w:w="2570" w:type="pct"/>
          </w:tcPr>
          <w:p w14:paraId="0AEED665" w14:textId="77777777" w:rsidR="004F4BEA" w:rsidRPr="00C41253" w:rsidRDefault="007E10C5" w:rsidP="00DC050E">
            <w:pPr>
              <w:spacing w:after="0" w:line="240" w:lineRule="auto"/>
              <w:jc w:val="both"/>
              <w:rPr>
                <w:rFonts w:ascii="Times New Roman" w:eastAsia="MS Mincho" w:hAnsi="Times New Roman"/>
                <w:sz w:val="24"/>
                <w:szCs w:val="24"/>
                <w:lang w:val="sv-SE" w:eastAsia="ja-JP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Perusahaan melakukan rotasi pada karyawan berdasarkan lama kerja karyawan </w:t>
            </w:r>
          </w:p>
        </w:tc>
        <w:tc>
          <w:tcPr>
            <w:tcW w:w="457" w:type="pct"/>
          </w:tcPr>
          <w:p w14:paraId="07A39419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2975276D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0E7637C0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6845683C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49BCBB6F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C41253" w14:paraId="06CB63A6" w14:textId="77777777" w:rsidTr="004E215B">
        <w:tc>
          <w:tcPr>
            <w:tcW w:w="391" w:type="pct"/>
          </w:tcPr>
          <w:p w14:paraId="1671B04B" w14:textId="77777777" w:rsidR="004F4BEA" w:rsidRPr="00C41253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3</w:t>
            </w:r>
          </w:p>
        </w:tc>
        <w:tc>
          <w:tcPr>
            <w:tcW w:w="2570" w:type="pct"/>
          </w:tcPr>
          <w:p w14:paraId="2284ED03" w14:textId="77777777" w:rsidR="004F4BEA" w:rsidRPr="00035C13" w:rsidRDefault="007E10C5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Perusahaan melakukan rotasi pada karyawan berdasarkan lama kerja karyawan pada </w:t>
            </w:r>
            <w:r w:rsidR="00035C13">
              <w:rPr>
                <w:rFonts w:ascii="Times New Roman" w:hAnsi="Times New Roman"/>
                <w:spacing w:val="-4"/>
                <w:sz w:val="24"/>
                <w:szCs w:val="24"/>
              </w:rPr>
              <w:t>instansi lain</w:t>
            </w:r>
          </w:p>
        </w:tc>
        <w:tc>
          <w:tcPr>
            <w:tcW w:w="457" w:type="pct"/>
          </w:tcPr>
          <w:p w14:paraId="608555AB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76346932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53B48877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4FE42D3F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7FA8B8ED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C41253" w14:paraId="407BD7DA" w14:textId="77777777" w:rsidTr="004E215B">
        <w:tc>
          <w:tcPr>
            <w:tcW w:w="391" w:type="pct"/>
          </w:tcPr>
          <w:p w14:paraId="43BA7B0C" w14:textId="77777777" w:rsidR="004F4BEA" w:rsidRPr="00C41253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70" w:type="pct"/>
          </w:tcPr>
          <w:p w14:paraId="640F477C" w14:textId="77777777" w:rsidR="004F4BEA" w:rsidRPr="00C41253" w:rsidRDefault="00416A8C" w:rsidP="00DC050E">
            <w:pPr>
              <w:spacing w:after="0" w:line="240" w:lineRule="auto"/>
              <w:jc w:val="both"/>
              <w:rPr>
                <w:rFonts w:ascii="Times New Roman" w:eastAsia="MS Mincho" w:hAnsi="Times New Roman"/>
                <w:sz w:val="24"/>
                <w:szCs w:val="24"/>
                <w:lang w:eastAsia="ja-JP"/>
              </w:rPr>
            </w:pPr>
            <w:r>
              <w:rPr>
                <w:rFonts w:ascii="Times New Roman" w:eastAsia="MS Mincho" w:hAnsi="Times New Roman"/>
                <w:sz w:val="24"/>
                <w:szCs w:val="24"/>
                <w:lang w:eastAsia="ja-JP"/>
              </w:rPr>
              <w:t xml:space="preserve">Saya </w:t>
            </w:r>
            <w:r w:rsidR="00C52F39" w:rsidRPr="00C52F39">
              <w:rPr>
                <w:rFonts w:ascii="Times New Roman" w:eastAsia="MS Mincho" w:hAnsi="Times New Roman"/>
                <w:sz w:val="24"/>
                <w:szCs w:val="24"/>
                <w:lang w:eastAsia="ja-JP"/>
              </w:rPr>
              <w:t>merasa bahwa kebijakan- kebijakan rotasi diberbagai posisi yang dilakukan perusahaan telah sesuai</w:t>
            </w:r>
          </w:p>
        </w:tc>
        <w:tc>
          <w:tcPr>
            <w:tcW w:w="457" w:type="pct"/>
          </w:tcPr>
          <w:p w14:paraId="39364EDE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737C66EC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0685687E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47066DE2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5CB25536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C41253" w14:paraId="254A7974" w14:textId="77777777" w:rsidTr="004E215B">
        <w:tc>
          <w:tcPr>
            <w:tcW w:w="391" w:type="pct"/>
          </w:tcPr>
          <w:p w14:paraId="6A149ADD" w14:textId="77777777" w:rsidR="004F4BEA" w:rsidRPr="00C41253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70" w:type="pct"/>
          </w:tcPr>
          <w:p w14:paraId="3385F3DE" w14:textId="77777777" w:rsidR="004F4BEA" w:rsidRPr="00C41253" w:rsidRDefault="006B6AB3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Pilihan </w:t>
            </w:r>
            <w:r w:rsidR="001F3147" w:rsidRPr="001F3147">
              <w:rPr>
                <w:rFonts w:ascii="Times New Roman" w:hAnsi="Times New Roman"/>
                <w:sz w:val="24"/>
                <w:szCs w:val="24"/>
              </w:rPr>
              <w:t>rotasi kerja sekarang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yang</w:t>
            </w:r>
            <w:r w:rsidR="001F3147" w:rsidRPr="001F3147">
              <w:rPr>
                <w:rFonts w:ascii="Times New Roman" w:hAnsi="Times New Roman"/>
                <w:sz w:val="24"/>
                <w:szCs w:val="24"/>
              </w:rPr>
              <w:t xml:space="preserve"> diduduki karyawan sesuai dengan yang diharapkan</w:t>
            </w:r>
          </w:p>
        </w:tc>
        <w:tc>
          <w:tcPr>
            <w:tcW w:w="457" w:type="pct"/>
          </w:tcPr>
          <w:p w14:paraId="34E94E7C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7574C5C8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1BD48896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4388B0CB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6DF32E77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C41253" w14:paraId="2CC2320C" w14:textId="77777777" w:rsidTr="004E215B">
        <w:tc>
          <w:tcPr>
            <w:tcW w:w="391" w:type="pct"/>
          </w:tcPr>
          <w:p w14:paraId="3522121C" w14:textId="77777777" w:rsidR="004F4BEA" w:rsidRPr="00C41253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570" w:type="pct"/>
          </w:tcPr>
          <w:p w14:paraId="771D9422" w14:textId="77777777" w:rsidR="004F4BEA" w:rsidRPr="00C41253" w:rsidRDefault="00715D47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715D47">
              <w:rPr>
                <w:rFonts w:ascii="Times New Roman" w:hAnsi="Times New Roman"/>
                <w:sz w:val="24"/>
                <w:szCs w:val="24"/>
              </w:rPr>
              <w:t>Rotasi kerja yang dilakukan dapat menambah ilmu dan wawasan</w:t>
            </w:r>
          </w:p>
        </w:tc>
        <w:tc>
          <w:tcPr>
            <w:tcW w:w="457" w:type="pct"/>
          </w:tcPr>
          <w:p w14:paraId="44C8E5FF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6A2C3509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3CFB8C76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19485DD1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0843D154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C41253" w14:paraId="0AF06B83" w14:textId="77777777" w:rsidTr="004E215B">
        <w:tc>
          <w:tcPr>
            <w:tcW w:w="391" w:type="pct"/>
          </w:tcPr>
          <w:p w14:paraId="3106C87B" w14:textId="77777777" w:rsidR="004F4BEA" w:rsidRPr="00C41253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7</w:t>
            </w:r>
          </w:p>
        </w:tc>
        <w:tc>
          <w:tcPr>
            <w:tcW w:w="2570" w:type="pct"/>
          </w:tcPr>
          <w:p w14:paraId="6C45F384" w14:textId="77777777" w:rsidR="004F4BEA" w:rsidRPr="002E3F6E" w:rsidRDefault="000B7DB1" w:rsidP="009A3D00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E3F6E">
              <w:rPr>
                <w:rFonts w:ascii="Times New Roman" w:hAnsi="Times New Roman"/>
                <w:sz w:val="24"/>
                <w:szCs w:val="24"/>
              </w:rPr>
              <w:t>Rotasi pekerjaan yang dilakukan dapat menambah</w:t>
            </w:r>
            <w:r w:rsidR="00D23E2D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2E3F6E">
              <w:rPr>
                <w:rFonts w:ascii="Times New Roman" w:hAnsi="Times New Roman"/>
                <w:sz w:val="24"/>
                <w:szCs w:val="24"/>
              </w:rPr>
              <w:t>pengetahuan dan keterampilan</w:t>
            </w:r>
          </w:p>
        </w:tc>
        <w:tc>
          <w:tcPr>
            <w:tcW w:w="457" w:type="pct"/>
          </w:tcPr>
          <w:p w14:paraId="529C112D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484BDFB6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21D22655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16153CDC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47CC7D51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C41253" w14:paraId="188F4B0A" w14:textId="77777777" w:rsidTr="004E215B">
        <w:tc>
          <w:tcPr>
            <w:tcW w:w="391" w:type="pct"/>
          </w:tcPr>
          <w:p w14:paraId="44594752" w14:textId="77777777" w:rsidR="004F4BEA" w:rsidRPr="00C41253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</w:rPr>
              <w:t>8.</w:t>
            </w:r>
          </w:p>
        </w:tc>
        <w:tc>
          <w:tcPr>
            <w:tcW w:w="2570" w:type="pct"/>
          </w:tcPr>
          <w:p w14:paraId="3012009D" w14:textId="77777777" w:rsidR="004F4BEA" w:rsidRPr="00D972D4" w:rsidRDefault="00B31537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B31537">
              <w:rPr>
                <w:rFonts w:ascii="Times New Roman" w:hAnsi="Times New Roman"/>
                <w:sz w:val="24"/>
                <w:szCs w:val="24"/>
                <w:lang w:val="en-US"/>
              </w:rPr>
              <w:t>Rotasi kerja yang diterapkan mampu mengurangi kejenuhan kerja</w:t>
            </w:r>
          </w:p>
        </w:tc>
        <w:tc>
          <w:tcPr>
            <w:tcW w:w="457" w:type="pct"/>
          </w:tcPr>
          <w:p w14:paraId="3DAE491F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62380C0B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1B32DD69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0964CFB4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7B80D599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C41253" w14:paraId="0E70B3DF" w14:textId="77777777" w:rsidTr="004E215B">
        <w:tc>
          <w:tcPr>
            <w:tcW w:w="391" w:type="pct"/>
          </w:tcPr>
          <w:p w14:paraId="4C3E8D3B" w14:textId="77777777" w:rsidR="004F4BEA" w:rsidRPr="00C41253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  <w:t>9.</w:t>
            </w:r>
          </w:p>
        </w:tc>
        <w:tc>
          <w:tcPr>
            <w:tcW w:w="2570" w:type="pct"/>
          </w:tcPr>
          <w:p w14:paraId="16BCFF08" w14:textId="77777777" w:rsidR="004F4BEA" w:rsidRPr="00C41253" w:rsidRDefault="00E33B1D" w:rsidP="00E33B1D">
            <w:pPr>
              <w:rPr>
                <w:rFonts w:ascii="Times New Roman" w:hAnsi="Times New Roman"/>
                <w:sz w:val="24"/>
                <w:szCs w:val="24"/>
              </w:rPr>
            </w:pPr>
            <w:r w:rsidRPr="00E33B1D">
              <w:rPr>
                <w:rFonts w:ascii="Times New Roman" w:hAnsi="Times New Roman"/>
                <w:sz w:val="24"/>
                <w:szCs w:val="24"/>
              </w:rPr>
              <w:t>Rotasi kerja menempatkan saya pada bidang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E33B1D">
              <w:rPr>
                <w:rFonts w:ascii="Times New Roman" w:hAnsi="Times New Roman"/>
                <w:sz w:val="24"/>
                <w:szCs w:val="24"/>
              </w:rPr>
              <w:t>kemampuan yang saya miliki</w:t>
            </w:r>
          </w:p>
        </w:tc>
        <w:tc>
          <w:tcPr>
            <w:tcW w:w="457" w:type="pct"/>
          </w:tcPr>
          <w:p w14:paraId="6B908D47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2388BF8D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50294722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5A9AC50F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7E86A4E4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C41253" w14:paraId="57D7E894" w14:textId="77777777" w:rsidTr="004E215B">
        <w:tc>
          <w:tcPr>
            <w:tcW w:w="391" w:type="pct"/>
          </w:tcPr>
          <w:p w14:paraId="14B11ADA" w14:textId="77777777" w:rsidR="004F4BEA" w:rsidRPr="00C41253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C41253"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  <w:t>10.</w:t>
            </w:r>
          </w:p>
        </w:tc>
        <w:tc>
          <w:tcPr>
            <w:tcW w:w="2570" w:type="pct"/>
          </w:tcPr>
          <w:p w14:paraId="695FD072" w14:textId="77777777" w:rsidR="004F4BEA" w:rsidRPr="00C00C8D" w:rsidRDefault="00C00C8D" w:rsidP="00DC050E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Lingkungan kerja yang baru membuat saya </w:t>
            </w:r>
            <w:r w:rsidR="001C3BFA">
              <w:rPr>
                <w:rFonts w:ascii="Times New Roman" w:hAnsi="Times New Roman"/>
                <w:sz w:val="24"/>
                <w:szCs w:val="24"/>
              </w:rPr>
              <w:t>mengetahui pekerjaan baru</w:t>
            </w:r>
          </w:p>
        </w:tc>
        <w:tc>
          <w:tcPr>
            <w:tcW w:w="457" w:type="pct"/>
          </w:tcPr>
          <w:p w14:paraId="1BCC888C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109F2240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43F1BE5A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2C205904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7003AB84" w14:textId="77777777" w:rsidR="004F4BEA" w:rsidRPr="00C41253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</w:tbl>
    <w:p w14:paraId="110258C0" w14:textId="77777777" w:rsidR="004F4BEA" w:rsidRDefault="004F4BEA" w:rsidP="004F4BEA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22136F34" w14:textId="77777777" w:rsidR="004F4BEA" w:rsidRPr="00DC050E" w:rsidRDefault="004F4BEA" w:rsidP="004F4BEA">
      <w:pPr>
        <w:autoSpaceDE w:val="0"/>
        <w:autoSpaceDN w:val="0"/>
        <w:adjustRightInd w:val="0"/>
        <w:spacing w:after="0" w:line="360" w:lineRule="auto"/>
        <w:rPr>
          <w:rFonts w:ascii="Times New Roman" w:eastAsia="TimesNewRomanPSMT" w:hAnsi="Times New Roman"/>
          <w:b/>
          <w:sz w:val="24"/>
          <w:szCs w:val="24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DC050E" w:rsidRPr="00DC050E">
        <w:rPr>
          <w:rFonts w:ascii="Times New Roman" w:hAnsi="Times New Roman"/>
          <w:b/>
          <w:sz w:val="24"/>
          <w:szCs w:val="24"/>
          <w:lang w:val="sv-SE"/>
        </w:rPr>
        <w:lastRenderedPageBreak/>
        <w:t xml:space="preserve">Pernyataan Tentang </w:t>
      </w:r>
      <w:r w:rsidR="00DC050E" w:rsidRPr="00DC050E">
        <w:rPr>
          <w:rFonts w:ascii="Times New Roman" w:hAnsi="Times New Roman"/>
          <w:b/>
          <w:sz w:val="24"/>
          <w:szCs w:val="24"/>
          <w:lang w:val="en-US"/>
        </w:rPr>
        <w:t>Pengalaman Kerja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620"/>
        <w:gridCol w:w="4075"/>
        <w:gridCol w:w="725"/>
        <w:gridCol w:w="688"/>
        <w:gridCol w:w="656"/>
        <w:gridCol w:w="584"/>
        <w:gridCol w:w="580"/>
      </w:tblGrid>
      <w:tr w:rsidR="004F4BEA" w:rsidRPr="009E014E" w14:paraId="5431269D" w14:textId="77777777" w:rsidTr="004E215B">
        <w:trPr>
          <w:trHeight w:val="341"/>
          <w:tblHeader/>
        </w:trPr>
        <w:tc>
          <w:tcPr>
            <w:tcW w:w="391" w:type="pct"/>
            <w:vMerge w:val="restart"/>
            <w:shd w:val="clear" w:color="auto" w:fill="FBE4D5"/>
          </w:tcPr>
          <w:p w14:paraId="5E9DF33B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6C891A5D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E014E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2570" w:type="pct"/>
            <w:vMerge w:val="restart"/>
            <w:shd w:val="clear" w:color="auto" w:fill="FBE4D5"/>
          </w:tcPr>
          <w:p w14:paraId="62C54C42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460B5E29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E014E">
              <w:rPr>
                <w:rFonts w:ascii="Times New Roman" w:hAnsi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457" w:type="pct"/>
            <w:shd w:val="clear" w:color="auto" w:fill="FBE4D5"/>
          </w:tcPr>
          <w:p w14:paraId="3D283119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E014E">
              <w:rPr>
                <w:rFonts w:ascii="Times New Roman" w:hAnsi="Times New Roman"/>
                <w:b/>
                <w:sz w:val="24"/>
                <w:szCs w:val="24"/>
              </w:rPr>
              <w:t>1</w:t>
            </w:r>
          </w:p>
        </w:tc>
        <w:tc>
          <w:tcPr>
            <w:tcW w:w="434" w:type="pct"/>
            <w:shd w:val="clear" w:color="auto" w:fill="FBE4D5"/>
          </w:tcPr>
          <w:p w14:paraId="49F05CA1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E014E">
              <w:rPr>
                <w:rFonts w:ascii="Times New Roman" w:hAnsi="Times New Roman"/>
                <w:b/>
                <w:sz w:val="24"/>
                <w:szCs w:val="24"/>
              </w:rPr>
              <w:t>2</w:t>
            </w:r>
          </w:p>
        </w:tc>
        <w:tc>
          <w:tcPr>
            <w:tcW w:w="414" w:type="pct"/>
            <w:shd w:val="clear" w:color="auto" w:fill="FBE4D5"/>
          </w:tcPr>
          <w:p w14:paraId="251E7072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E014E">
              <w:rPr>
                <w:rFonts w:ascii="Times New Roman" w:hAnsi="Times New Roman"/>
                <w:b/>
                <w:sz w:val="24"/>
                <w:szCs w:val="24"/>
              </w:rPr>
              <w:t>3</w:t>
            </w:r>
          </w:p>
        </w:tc>
        <w:tc>
          <w:tcPr>
            <w:tcW w:w="368" w:type="pct"/>
            <w:shd w:val="clear" w:color="auto" w:fill="FBE4D5"/>
          </w:tcPr>
          <w:p w14:paraId="1BCC84BB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E014E">
              <w:rPr>
                <w:rFonts w:ascii="Times New Roman" w:hAnsi="Times New Roman"/>
                <w:b/>
                <w:sz w:val="24"/>
                <w:szCs w:val="24"/>
              </w:rPr>
              <w:t>4</w:t>
            </w:r>
          </w:p>
        </w:tc>
        <w:tc>
          <w:tcPr>
            <w:tcW w:w="366" w:type="pct"/>
            <w:shd w:val="clear" w:color="auto" w:fill="FBE4D5"/>
          </w:tcPr>
          <w:p w14:paraId="100CC012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E014E">
              <w:rPr>
                <w:rFonts w:ascii="Times New Roman" w:hAnsi="Times New Roman"/>
                <w:b/>
                <w:sz w:val="24"/>
                <w:szCs w:val="24"/>
              </w:rPr>
              <w:t>5</w:t>
            </w:r>
          </w:p>
        </w:tc>
      </w:tr>
      <w:tr w:rsidR="004F4BEA" w:rsidRPr="009E014E" w14:paraId="7FD0A75E" w14:textId="77777777" w:rsidTr="004E215B">
        <w:trPr>
          <w:trHeight w:val="260"/>
          <w:tblHeader/>
        </w:trPr>
        <w:tc>
          <w:tcPr>
            <w:tcW w:w="391" w:type="pct"/>
            <w:vMerge/>
            <w:shd w:val="clear" w:color="auto" w:fill="FBE4D5"/>
          </w:tcPr>
          <w:p w14:paraId="7CA33816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570" w:type="pct"/>
            <w:vMerge/>
            <w:shd w:val="clear" w:color="auto" w:fill="FBE4D5"/>
          </w:tcPr>
          <w:p w14:paraId="1CABA924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457" w:type="pct"/>
            <w:shd w:val="clear" w:color="auto" w:fill="FBE4D5"/>
          </w:tcPr>
          <w:p w14:paraId="00849B61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E014E">
              <w:rPr>
                <w:rFonts w:ascii="Times New Roman" w:hAnsi="Times New Roman"/>
                <w:b/>
                <w:sz w:val="24"/>
                <w:szCs w:val="24"/>
              </w:rPr>
              <w:t>STS</w:t>
            </w:r>
          </w:p>
        </w:tc>
        <w:tc>
          <w:tcPr>
            <w:tcW w:w="434" w:type="pct"/>
            <w:shd w:val="clear" w:color="auto" w:fill="FBE4D5"/>
          </w:tcPr>
          <w:p w14:paraId="7A498EC8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E014E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414" w:type="pct"/>
            <w:shd w:val="clear" w:color="auto" w:fill="FBE4D5"/>
          </w:tcPr>
          <w:p w14:paraId="72F797D9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E014E">
              <w:rPr>
                <w:rFonts w:ascii="Times New Roman" w:hAnsi="Times New Roman"/>
                <w:b/>
                <w:sz w:val="24"/>
                <w:szCs w:val="24"/>
              </w:rPr>
              <w:t>N</w:t>
            </w:r>
          </w:p>
        </w:tc>
        <w:tc>
          <w:tcPr>
            <w:tcW w:w="368" w:type="pct"/>
            <w:shd w:val="clear" w:color="auto" w:fill="FBE4D5"/>
          </w:tcPr>
          <w:p w14:paraId="1F895B8A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E014E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366" w:type="pct"/>
            <w:shd w:val="clear" w:color="auto" w:fill="FBE4D5"/>
          </w:tcPr>
          <w:p w14:paraId="738992C6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9E014E">
              <w:rPr>
                <w:rFonts w:ascii="Times New Roman" w:hAnsi="Times New Roman"/>
                <w:b/>
                <w:sz w:val="24"/>
                <w:szCs w:val="24"/>
              </w:rPr>
              <w:t>SS</w:t>
            </w:r>
          </w:p>
        </w:tc>
      </w:tr>
      <w:tr w:rsidR="004F4BEA" w:rsidRPr="009E014E" w14:paraId="01A558B5" w14:textId="77777777" w:rsidTr="004E215B">
        <w:tc>
          <w:tcPr>
            <w:tcW w:w="391" w:type="pct"/>
          </w:tcPr>
          <w:p w14:paraId="02B1C181" w14:textId="77777777" w:rsidR="004F4BEA" w:rsidRPr="009E014E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9E014E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1</w:t>
            </w:r>
          </w:p>
        </w:tc>
        <w:tc>
          <w:tcPr>
            <w:tcW w:w="2570" w:type="pct"/>
          </w:tcPr>
          <w:p w14:paraId="78592B2E" w14:textId="77777777" w:rsidR="00284782" w:rsidRPr="0073730C" w:rsidRDefault="0073730C" w:rsidP="00DC050E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engalaman kerja yang saya miliki membuat saya lebih bersikap baik dalam melakukan pekerjaan</w:t>
            </w:r>
          </w:p>
        </w:tc>
        <w:tc>
          <w:tcPr>
            <w:tcW w:w="457" w:type="pct"/>
          </w:tcPr>
          <w:p w14:paraId="0FDA8232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4CC17395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347BF68B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12ADFD0E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37D1AB4C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9E014E" w14:paraId="791454D0" w14:textId="77777777" w:rsidTr="004E215B">
        <w:tc>
          <w:tcPr>
            <w:tcW w:w="391" w:type="pct"/>
          </w:tcPr>
          <w:p w14:paraId="3F48BFEA" w14:textId="77777777" w:rsidR="004F4BEA" w:rsidRPr="009E014E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9E014E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2</w:t>
            </w:r>
          </w:p>
        </w:tc>
        <w:tc>
          <w:tcPr>
            <w:tcW w:w="2570" w:type="pct"/>
          </w:tcPr>
          <w:p w14:paraId="64F75BA2" w14:textId="77777777" w:rsidR="004F4BEA" w:rsidRPr="00284782" w:rsidRDefault="00C23127" w:rsidP="00DC050E">
            <w:pPr>
              <w:spacing w:after="0" w:line="240" w:lineRule="auto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engetahuan tentang pekerjaan membuat saya dapat memahami tugas yang diberikan</w:t>
            </w:r>
          </w:p>
        </w:tc>
        <w:tc>
          <w:tcPr>
            <w:tcW w:w="457" w:type="pct"/>
          </w:tcPr>
          <w:p w14:paraId="0083432D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46B4C959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209D376C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4A63F23D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7750FD5A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9E014E" w14:paraId="2436AD3F" w14:textId="77777777" w:rsidTr="004E215B">
        <w:tc>
          <w:tcPr>
            <w:tcW w:w="391" w:type="pct"/>
          </w:tcPr>
          <w:p w14:paraId="1C0697CA" w14:textId="77777777" w:rsidR="004F4BEA" w:rsidRPr="009E014E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9E014E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3</w:t>
            </w:r>
          </w:p>
        </w:tc>
        <w:tc>
          <w:tcPr>
            <w:tcW w:w="2570" w:type="pct"/>
          </w:tcPr>
          <w:p w14:paraId="43F9ED56" w14:textId="77777777" w:rsidR="004F4BEA" w:rsidRPr="009E014E" w:rsidRDefault="009E014E" w:rsidP="00DC050E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Pengalaman kerja </w:t>
            </w:r>
            <w:r w:rsidRPr="009E014E">
              <w:rPr>
                <w:rFonts w:ascii="Times New Roman" w:hAnsi="Times New Roman"/>
                <w:sz w:val="24"/>
                <w:szCs w:val="24"/>
                <w:lang w:val="en-US"/>
              </w:rPr>
              <w:t>karyawan</w:t>
            </w:r>
            <w:r w:rsidRPr="009E014E">
              <w:rPr>
                <w:rFonts w:ascii="Times New Roman" w:hAnsi="Times New Roman"/>
                <w:sz w:val="24"/>
                <w:szCs w:val="24"/>
              </w:rPr>
              <w:t xml:space="preserve"> meningkatkan </w:t>
            </w:r>
            <w:r w:rsidRPr="009E014E">
              <w:rPr>
                <w:rFonts w:ascii="Times New Roman" w:hAnsi="Times New Roman"/>
                <w:sz w:val="24"/>
                <w:szCs w:val="24"/>
                <w:lang w:val="en-US"/>
              </w:rPr>
              <w:t>p</w:t>
            </w:r>
            <w:r w:rsidR="004F4BEA" w:rsidRPr="009E014E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emahaman </w:t>
            </w:r>
            <w:r w:rsidRPr="009E014E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akan pekerjaan yang dilakukan</w:t>
            </w:r>
          </w:p>
        </w:tc>
        <w:tc>
          <w:tcPr>
            <w:tcW w:w="457" w:type="pct"/>
          </w:tcPr>
          <w:p w14:paraId="6612C49F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790DF36E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2740C3D7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7AA5D2C3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469383DE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9E014E" w14:paraId="22D7DE6D" w14:textId="77777777" w:rsidTr="004E215B">
        <w:tc>
          <w:tcPr>
            <w:tcW w:w="391" w:type="pct"/>
          </w:tcPr>
          <w:p w14:paraId="60A11C4E" w14:textId="77777777" w:rsidR="004F4BEA" w:rsidRPr="009E014E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9E014E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70" w:type="pct"/>
          </w:tcPr>
          <w:p w14:paraId="1FC7D50C" w14:textId="77777777" w:rsidR="004F4BEA" w:rsidRPr="009E014E" w:rsidRDefault="009E014E" w:rsidP="00DC050E">
            <w:pPr>
              <w:spacing w:after="0" w:line="240" w:lineRule="auto"/>
              <w:rPr>
                <w:rFonts w:ascii="Times New Roman" w:eastAsia="MS Mincho" w:hAnsi="Times New Roman"/>
                <w:sz w:val="24"/>
                <w:szCs w:val="24"/>
                <w:lang w:eastAsia="ja-JP"/>
              </w:rPr>
            </w:pPr>
            <w:r w:rsidRPr="009E014E">
              <w:rPr>
                <w:rFonts w:ascii="Times New Roman" w:hAnsi="Times New Roman"/>
                <w:sz w:val="24"/>
                <w:szCs w:val="24"/>
              </w:rPr>
              <w:t xml:space="preserve">Pengalaman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kerja </w:t>
            </w:r>
            <w:r w:rsidRPr="009E014E">
              <w:rPr>
                <w:rFonts w:ascii="Times New Roman" w:hAnsi="Times New Roman"/>
                <w:sz w:val="24"/>
                <w:szCs w:val="24"/>
              </w:rPr>
              <w:t xml:space="preserve">yang dimiliki membantu </w:t>
            </w:r>
            <w:r w:rsidRPr="009E014E">
              <w:rPr>
                <w:rFonts w:ascii="Times New Roman" w:hAnsi="Times New Roman"/>
                <w:sz w:val="24"/>
                <w:szCs w:val="24"/>
                <w:lang w:val="en-US"/>
              </w:rPr>
              <w:t>karyawan</w:t>
            </w:r>
            <w:r w:rsidRPr="009E014E">
              <w:rPr>
                <w:rFonts w:ascii="Times New Roman" w:hAnsi="Times New Roman"/>
                <w:sz w:val="24"/>
                <w:szCs w:val="24"/>
              </w:rPr>
              <w:t xml:space="preserve"> dalam mengurangi kesalahan pada saat melaksanakan pekerjaan</w:t>
            </w:r>
          </w:p>
        </w:tc>
        <w:tc>
          <w:tcPr>
            <w:tcW w:w="457" w:type="pct"/>
          </w:tcPr>
          <w:p w14:paraId="5044F8BD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01073A2A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0D4F0606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2BA6C077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3732619F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9E014E" w14:paraId="29E13798" w14:textId="77777777" w:rsidTr="004E215B">
        <w:tc>
          <w:tcPr>
            <w:tcW w:w="391" w:type="pct"/>
          </w:tcPr>
          <w:p w14:paraId="4E7CCCAB" w14:textId="77777777" w:rsidR="004F4BEA" w:rsidRPr="009E014E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9E014E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70" w:type="pct"/>
          </w:tcPr>
          <w:p w14:paraId="24C4AA7E" w14:textId="77777777" w:rsidR="004F4BEA" w:rsidRPr="009E014E" w:rsidRDefault="00284782" w:rsidP="00DC050E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elama saya bekerja di perusahaan ini saya melakukan pekerjaan dengan baik</w:t>
            </w:r>
          </w:p>
        </w:tc>
        <w:tc>
          <w:tcPr>
            <w:tcW w:w="457" w:type="pct"/>
          </w:tcPr>
          <w:p w14:paraId="27CD6C9B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0ECC3F11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4C9C30F6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1F0F39A4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26230E1D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9E014E" w14:paraId="552D864A" w14:textId="77777777" w:rsidTr="004E215B">
        <w:tc>
          <w:tcPr>
            <w:tcW w:w="391" w:type="pct"/>
          </w:tcPr>
          <w:p w14:paraId="401E7984" w14:textId="77777777" w:rsidR="004F4BEA" w:rsidRPr="009E014E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9E014E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570" w:type="pct"/>
          </w:tcPr>
          <w:p w14:paraId="6C2898BD" w14:textId="77777777" w:rsidR="004F4BEA" w:rsidRPr="009E014E" w:rsidRDefault="0073730C" w:rsidP="00DC050E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 memiliki</w:t>
            </w:r>
            <w:r w:rsidR="009E014E" w:rsidRPr="009E014E">
              <w:rPr>
                <w:rFonts w:ascii="Times New Roman" w:hAnsi="Times New Roman"/>
                <w:sz w:val="24"/>
                <w:szCs w:val="24"/>
              </w:rPr>
              <w:t xml:space="preserve"> kemahiran dalam melaksanakan tugas yang diberikan</w:t>
            </w:r>
          </w:p>
        </w:tc>
        <w:tc>
          <w:tcPr>
            <w:tcW w:w="457" w:type="pct"/>
          </w:tcPr>
          <w:p w14:paraId="6C78780E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64A2926A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4BD7EAE9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355BD6E5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1F4FD866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9E014E" w14:paraId="6D29B39C" w14:textId="77777777" w:rsidTr="004E215B">
        <w:tc>
          <w:tcPr>
            <w:tcW w:w="391" w:type="pct"/>
          </w:tcPr>
          <w:p w14:paraId="4E85986D" w14:textId="77777777" w:rsidR="004F4BEA" w:rsidRPr="009E014E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</w:pPr>
            <w:r w:rsidRPr="009E014E">
              <w:rPr>
                <w:rFonts w:ascii="Times New Roman" w:hAnsi="Times New Roman"/>
                <w:color w:val="000000"/>
                <w:sz w:val="24"/>
                <w:szCs w:val="24"/>
                <w:lang w:val="sv-SE"/>
              </w:rPr>
              <w:t>7</w:t>
            </w:r>
          </w:p>
        </w:tc>
        <w:tc>
          <w:tcPr>
            <w:tcW w:w="2570" w:type="pct"/>
          </w:tcPr>
          <w:p w14:paraId="76357BBD" w14:textId="77777777" w:rsidR="004F4BEA" w:rsidRPr="009E014E" w:rsidRDefault="0073730C" w:rsidP="00DC050E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Saya selalu bertanggung jawab dengan apa yang telah saya lakukan dalam bekerja </w:t>
            </w:r>
          </w:p>
        </w:tc>
        <w:tc>
          <w:tcPr>
            <w:tcW w:w="457" w:type="pct"/>
          </w:tcPr>
          <w:p w14:paraId="7CD9024F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2C3A8C42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5D2387AE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371917E5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58B6856E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9E014E" w14:paraId="13C725EB" w14:textId="77777777" w:rsidTr="004E215B">
        <w:tc>
          <w:tcPr>
            <w:tcW w:w="391" w:type="pct"/>
          </w:tcPr>
          <w:p w14:paraId="73DC6207" w14:textId="77777777" w:rsidR="004F4BEA" w:rsidRPr="009E014E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9E014E">
              <w:rPr>
                <w:rFonts w:ascii="Times New Roman" w:hAnsi="Times New Roman"/>
                <w:color w:val="000000"/>
                <w:sz w:val="24"/>
                <w:szCs w:val="24"/>
              </w:rPr>
              <w:t>8.</w:t>
            </w:r>
          </w:p>
        </w:tc>
        <w:tc>
          <w:tcPr>
            <w:tcW w:w="2570" w:type="pct"/>
          </w:tcPr>
          <w:p w14:paraId="68A99835" w14:textId="77777777" w:rsidR="004F4BEA" w:rsidRPr="0073730C" w:rsidRDefault="0073730C" w:rsidP="00DC050E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 selalu menghargai pendapat orang lain selama saya bekerja</w:t>
            </w:r>
          </w:p>
        </w:tc>
        <w:tc>
          <w:tcPr>
            <w:tcW w:w="457" w:type="pct"/>
          </w:tcPr>
          <w:p w14:paraId="4D411839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554B1CEB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3DA157E3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71B5643F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56D3BB59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9E014E" w14:paraId="1B8748E7" w14:textId="77777777" w:rsidTr="004E215B">
        <w:tc>
          <w:tcPr>
            <w:tcW w:w="391" w:type="pct"/>
          </w:tcPr>
          <w:p w14:paraId="5A066104" w14:textId="77777777" w:rsidR="004F4BEA" w:rsidRPr="009E014E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9E014E"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  <w:t>9.</w:t>
            </w:r>
          </w:p>
        </w:tc>
        <w:tc>
          <w:tcPr>
            <w:tcW w:w="2570" w:type="pct"/>
          </w:tcPr>
          <w:p w14:paraId="41C4BC95" w14:textId="77777777" w:rsidR="004F4BEA" w:rsidRPr="0073730C" w:rsidRDefault="0073730C" w:rsidP="00DC050E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 mampu bekerja sama dengan orang lain dalam menyelesaikan tugas</w:t>
            </w:r>
          </w:p>
        </w:tc>
        <w:tc>
          <w:tcPr>
            <w:tcW w:w="457" w:type="pct"/>
          </w:tcPr>
          <w:p w14:paraId="338369B6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537B2CD4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3773A652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6AC06171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71671B18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  <w:tr w:rsidR="004F4BEA" w:rsidRPr="009E014E" w14:paraId="0608B65D" w14:textId="77777777" w:rsidTr="004E215B">
        <w:tc>
          <w:tcPr>
            <w:tcW w:w="391" w:type="pct"/>
          </w:tcPr>
          <w:p w14:paraId="30049006" w14:textId="77777777" w:rsidR="004F4BEA" w:rsidRPr="009E014E" w:rsidRDefault="004F4BEA" w:rsidP="00DC050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9E014E"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  <w:t>10.</w:t>
            </w:r>
          </w:p>
        </w:tc>
        <w:tc>
          <w:tcPr>
            <w:tcW w:w="2570" w:type="pct"/>
          </w:tcPr>
          <w:p w14:paraId="3A16024F" w14:textId="77777777" w:rsidR="004F4BEA" w:rsidRPr="0073730C" w:rsidRDefault="0073730C" w:rsidP="00DC050E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aya selalu memberi dan menerima kontribusi sesame pegawai dalam mencapai tujuan</w:t>
            </w:r>
          </w:p>
        </w:tc>
        <w:tc>
          <w:tcPr>
            <w:tcW w:w="457" w:type="pct"/>
          </w:tcPr>
          <w:p w14:paraId="79635927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34" w:type="pct"/>
          </w:tcPr>
          <w:p w14:paraId="73601FCE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414" w:type="pct"/>
          </w:tcPr>
          <w:p w14:paraId="49B11E97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8" w:type="pct"/>
          </w:tcPr>
          <w:p w14:paraId="2AEF7155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  <w:tc>
          <w:tcPr>
            <w:tcW w:w="366" w:type="pct"/>
          </w:tcPr>
          <w:p w14:paraId="3EDB81A0" w14:textId="77777777" w:rsidR="004F4BEA" w:rsidRPr="009E014E" w:rsidRDefault="004F4BEA" w:rsidP="009E014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</w:p>
        </w:tc>
      </w:tr>
    </w:tbl>
    <w:p w14:paraId="1748BC18" w14:textId="77777777" w:rsidR="004F4BEA" w:rsidRPr="00C41253" w:rsidRDefault="004F4BEA" w:rsidP="004F4BEA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5C64A1EF" w14:textId="77777777" w:rsidR="004F4BEA" w:rsidRDefault="00E83F70" w:rsidP="004F4BEA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2</w:t>
      </w:r>
    </w:p>
    <w:p w14:paraId="1BA53707" w14:textId="77777777" w:rsidR="00E83F70" w:rsidRDefault="00E83F70" w:rsidP="004F4BEA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2C3CBBEB" w14:textId="77777777" w:rsidR="00E83F70" w:rsidRDefault="00E83F70" w:rsidP="0089286F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dan Hasil Pengujian Validitas dan Reliabilitas Instrumen</w:t>
      </w:r>
    </w:p>
    <w:p w14:paraId="3101FEF0" w14:textId="77777777" w:rsidR="00E83F70" w:rsidRDefault="00E83F70" w:rsidP="0089286F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Variabel Disiplin Kerja</w:t>
      </w:r>
    </w:p>
    <w:p w14:paraId="349E0B7D" w14:textId="77777777" w:rsidR="005429A8" w:rsidRDefault="005429A8" w:rsidP="00E83F70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630"/>
        <w:gridCol w:w="630"/>
        <w:gridCol w:w="630"/>
        <w:gridCol w:w="630"/>
        <w:gridCol w:w="630"/>
        <w:gridCol w:w="630"/>
        <w:gridCol w:w="630"/>
        <w:gridCol w:w="630"/>
        <w:gridCol w:w="631"/>
        <w:gridCol w:w="701"/>
        <w:gridCol w:w="625"/>
      </w:tblGrid>
      <w:tr w:rsidR="005429A8" w:rsidRPr="005429A8" w14:paraId="2C573FA9" w14:textId="77777777" w:rsidTr="005429A8">
        <w:trPr>
          <w:trHeight w:val="270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B8D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219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DE7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75D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E2A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060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533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1EA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FB9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DB6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43B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763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</w:t>
            </w:r>
          </w:p>
        </w:tc>
      </w:tr>
      <w:tr w:rsidR="005429A8" w:rsidRPr="005429A8" w14:paraId="7FCC37F0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1F4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FAF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E7A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0F0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038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D0A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DE4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7B8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0FC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23B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3F0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C52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5</w:t>
            </w:r>
          </w:p>
        </w:tc>
      </w:tr>
      <w:tr w:rsidR="005429A8" w:rsidRPr="005429A8" w14:paraId="7955452D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AF8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A8D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432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377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E93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2F7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AC0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8A2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A4A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9C2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4CB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CE2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</w:t>
            </w:r>
          </w:p>
        </w:tc>
      </w:tr>
      <w:tr w:rsidR="005429A8" w:rsidRPr="005429A8" w14:paraId="608CA584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BDA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6F3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A95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EDE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478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88B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EB3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5A8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A6C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C35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BAC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7C8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</w:tr>
      <w:tr w:rsidR="005429A8" w:rsidRPr="005429A8" w14:paraId="5A5C340F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6B5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48B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8F2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DCE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4D1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927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C95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195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B28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F5E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470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E61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</w:tr>
      <w:tr w:rsidR="005429A8" w:rsidRPr="005429A8" w14:paraId="3562CDEA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615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D88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8D4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B8F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F02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227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FB2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A36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A3B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B6A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0B9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8A3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9</w:t>
            </w:r>
          </w:p>
        </w:tc>
      </w:tr>
      <w:tr w:rsidR="005429A8" w:rsidRPr="005429A8" w14:paraId="26F711CE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255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0E5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D63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AD0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5F8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A9E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EFB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F57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2E5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AC4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7DC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A15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727B9752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2E3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E93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49B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FA9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870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25E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019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D13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AE6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FB5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A86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362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1D44E511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927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A92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149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7DA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46B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ACA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C49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1D5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B94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4C5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AF4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679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24771A33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46C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2CE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49C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33C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D67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BD2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F30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12E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F83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4D8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75C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5D6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</w:tr>
      <w:tr w:rsidR="005429A8" w:rsidRPr="005429A8" w14:paraId="565CF597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4EE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9BA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5FC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6C9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0B2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6E6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388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807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53D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7FF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46E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7D6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629D4352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675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2B8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156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C65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01D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7A6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D16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2D3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A97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A41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EBB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D3D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</w:t>
            </w:r>
          </w:p>
        </w:tc>
      </w:tr>
      <w:tr w:rsidR="005429A8" w:rsidRPr="005429A8" w14:paraId="3BE82AE6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C89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9D9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342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CEB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B67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C35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35E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EC1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977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9E7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691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2E1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</w:tr>
      <w:tr w:rsidR="005429A8" w:rsidRPr="005429A8" w14:paraId="3D21AD8A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281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CB9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A0D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EB5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76A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96D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6D8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E5F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9A2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25D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342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77B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</w:tr>
      <w:tr w:rsidR="005429A8" w:rsidRPr="005429A8" w14:paraId="0B61E62C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B58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971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0F3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BA1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1E9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989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47E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14A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A9E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6AB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170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C7A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2DB530A3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7EB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E95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7BF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36C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96F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4F7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10A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0EC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404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E43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AAC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1B6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</w:tr>
      <w:tr w:rsidR="005429A8" w:rsidRPr="005429A8" w14:paraId="393D6968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7A1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A8B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D37C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5684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7F8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DD9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196C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DD1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A71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BBD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B34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2DC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</w:tr>
      <w:tr w:rsidR="005429A8" w:rsidRPr="005429A8" w14:paraId="18C5E200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198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5062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D3CA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0FE6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9BA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67F2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E0C4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C43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0B88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272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BF5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9CC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</w:tr>
      <w:tr w:rsidR="005429A8" w:rsidRPr="005429A8" w14:paraId="266AD45D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BDB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A5DA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E21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7A5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B6F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DCFD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DD6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505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877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BEB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6A2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69E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103BDB16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1BB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5164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78A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AD8D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7EA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9801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7F6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AE6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AD78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8A5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147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1A4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</w:tr>
      <w:tr w:rsidR="005429A8" w:rsidRPr="005429A8" w14:paraId="4B752F3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09E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E347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3459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596F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09E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686D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4C93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CD8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BB4E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CF5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8AA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106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</w:tr>
      <w:tr w:rsidR="005429A8" w:rsidRPr="005429A8" w14:paraId="4FC0ECD2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0D1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365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73A3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5191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CFE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FCDA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529F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05F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2946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9A1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0D7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F3F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3</w:t>
            </w:r>
          </w:p>
        </w:tc>
      </w:tr>
      <w:tr w:rsidR="005429A8" w:rsidRPr="005429A8" w14:paraId="14467F46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A25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8511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4D2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918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D13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2807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BA29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E1E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6A48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FF1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FAF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1EB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</w:tr>
      <w:tr w:rsidR="005429A8" w:rsidRPr="005429A8" w14:paraId="3F0F00FD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D66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2DC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EB2C6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6CB2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DD6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F765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AEB61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A39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48C49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EED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23C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9DA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</w:tr>
      <w:tr w:rsidR="005429A8" w:rsidRPr="005429A8" w14:paraId="19BB26C1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5CA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47C3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2127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EEAF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2E0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0764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0B2F3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5E6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50D43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646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D5E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0CC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62680E12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A80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A10B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7463E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CD5B9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F54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8ADB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01AD2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F7B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7383A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327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C31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052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7</w:t>
            </w:r>
          </w:p>
        </w:tc>
      </w:tr>
      <w:tr w:rsidR="005429A8" w:rsidRPr="005429A8" w14:paraId="5BC63D56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0B1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E81A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B3AB1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5B059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CE3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5E1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C82D3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5EE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89671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858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848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180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9</w:t>
            </w:r>
          </w:p>
        </w:tc>
      </w:tr>
      <w:tr w:rsidR="005429A8" w:rsidRPr="005429A8" w14:paraId="1E35110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BE6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2685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AD4B4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D1822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D98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3D62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F690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C0A88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B180F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78E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EE8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02A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09C373F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ABD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AAFC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89AEB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A58C4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921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09E1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A26DC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FD742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01E9C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BA5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AD5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249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56F1BD3F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435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B51E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0522C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B82DF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504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13C8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30798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57065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3F92E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BEA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CC0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C4C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</w:tr>
      <w:tr w:rsidR="005429A8" w:rsidRPr="005429A8" w14:paraId="720FEA21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605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499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40406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9739D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512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62D0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2E995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62BCF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9D44F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8C9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604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5BF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</w:tr>
    </w:tbl>
    <w:p w14:paraId="6795F6F6" w14:textId="77777777" w:rsidR="005429A8" w:rsidRDefault="005429A8" w:rsidP="00E83F70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7F3028AF" w14:textId="77777777" w:rsidR="005429A8" w:rsidRPr="00C41253" w:rsidRDefault="005429A8" w:rsidP="00E83F70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7595C24C" w14:textId="77777777" w:rsidR="004C127C" w:rsidRDefault="00D14B16" w:rsidP="00D14B16">
      <w:pPr>
        <w:spacing w:after="0" w:line="360" w:lineRule="auto"/>
        <w:rPr>
          <w:rFonts w:ascii="Times New Roman" w:hAnsi="Times New Roman"/>
          <w:spacing w:val="-4"/>
          <w:sz w:val="24"/>
          <w:szCs w:val="24"/>
          <w:lang w:val="en-US"/>
        </w:rPr>
      </w:pPr>
      <w:r w:rsidRPr="002C541D">
        <w:rPr>
          <w:rFonts w:ascii="Times New Roman" w:hAnsi="Times New Roman"/>
          <w:spacing w:val="-4"/>
          <w:sz w:val="24"/>
          <w:szCs w:val="24"/>
          <w:lang w:val="en-US"/>
        </w:rPr>
        <w:t xml:space="preserve"> </w:t>
      </w:r>
    </w:p>
    <w:p w14:paraId="0D4BE010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lastRenderedPageBreak/>
        <w:t>Correlations</w:t>
      </w:r>
    </w:p>
    <w:p w14:paraId="32DF826E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11"/>
        <w:gridCol w:w="938"/>
        <w:gridCol w:w="573"/>
        <w:gridCol w:w="563"/>
        <w:gridCol w:w="563"/>
        <w:gridCol w:w="651"/>
        <w:gridCol w:w="563"/>
        <w:gridCol w:w="563"/>
        <w:gridCol w:w="563"/>
        <w:gridCol w:w="563"/>
        <w:gridCol w:w="563"/>
        <w:gridCol w:w="651"/>
        <w:gridCol w:w="573"/>
      </w:tblGrid>
      <w:tr w:rsidR="004C127C" w:rsidRPr="00793E19" w14:paraId="419AE0A3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39B8D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4C127C" w:rsidRPr="00793E19" w14:paraId="5F383FFD" w14:textId="77777777" w:rsidTr="008047C8">
        <w:trPr>
          <w:cantSplit/>
        </w:trPr>
        <w:tc>
          <w:tcPr>
            <w:tcW w:w="994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6DA8A2C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979BD2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1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E59792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2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98A734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3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F74A8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4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97EB9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5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D9B176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6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1DCCD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7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EB97CE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8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CF8FC5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9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6F644D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10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0BBC9C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</w:t>
            </w:r>
          </w:p>
        </w:tc>
      </w:tr>
      <w:tr w:rsidR="004C127C" w:rsidRPr="00793E19" w14:paraId="73FA44C5" w14:textId="77777777" w:rsidTr="008047C8">
        <w:trPr>
          <w:cantSplit/>
        </w:trPr>
        <w:tc>
          <w:tcPr>
            <w:tcW w:w="287" w:type="pct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0BFBBA4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1</w:t>
            </w:r>
          </w:p>
        </w:tc>
        <w:tc>
          <w:tcPr>
            <w:tcW w:w="706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32723A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F902F1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96B424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8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2DA44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53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A8C8B5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CCA394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6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505681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61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B76EC7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C5B186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80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DC318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39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07FA5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BF0E7D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4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67A74437" w14:textId="77777777" w:rsidTr="008047C8">
        <w:trPr>
          <w:cantSplit/>
        </w:trPr>
        <w:tc>
          <w:tcPr>
            <w:tcW w:w="287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632D1F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51D19A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86D29E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EE4D4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97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17710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5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57603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13464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7B9D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6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583E4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5A26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3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96F2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0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E41D6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749073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20D20FC5" w14:textId="77777777" w:rsidTr="008047C8">
        <w:trPr>
          <w:cantSplit/>
        </w:trPr>
        <w:tc>
          <w:tcPr>
            <w:tcW w:w="287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16F0CD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F0466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6D34E7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375DAF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B5DDDE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B165B7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3BF52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DDFE30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114FD4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D44503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0C5871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4DCAA5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0809B4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4E52D85F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5B3C0A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2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BF2701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EC3807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8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23579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E38B2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7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5E2E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292FD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8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1E510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1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1783A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28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21D4F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1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F4C06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862F2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BCC793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8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60BD2700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B43807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7A51C4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43B3DC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97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FBD5DD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EC618E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66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0B67CA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3D8328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22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81789E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A11945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99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F73D2D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2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96DA0F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DC5B39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486C19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204E4F66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38E1BD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DCEF6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7C3111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1747A0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C7B098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728905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A35A0A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6614B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D97CB9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3698F9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3B718E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2434FD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B5A3F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12A6514D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748D12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3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F8D6C0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F757FA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5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AE742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7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AB7B4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1A5FF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3889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F618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5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27BF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67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F5E4A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7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52AC8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5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B144D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BAA630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4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53FC240F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189A23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8209DA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64DC83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5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05F18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6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1030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3475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968C7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7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98584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1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8040F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5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49FA8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1D1E5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7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215E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F22C56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</w:tr>
      <w:tr w:rsidR="004C127C" w:rsidRPr="00793E19" w14:paraId="631DD424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B00484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4E1130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9A2A69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FDEB70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E20EA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FE250D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843CC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BF8E6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6BAD72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8DDECF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4D846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811975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5E7A7D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4C3E2912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A60536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4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C6C669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5A8965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9C0E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F092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39FBF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384A32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74CAC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9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939DB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6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17420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9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4C629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3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6E9A6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.00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D26956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1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046C3FA9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7BA683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53DB7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BBCB85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FA01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2242D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6C45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A857D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4000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69671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8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A4D71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DD53B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E2828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0B7560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5C63176E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7D2E63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0D6080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DFE8B5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933AB0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E34C92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A16AA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28BC5A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729BB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713D3A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EAB2B3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7A4F74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EB0328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88EE1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45DECE06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086BAF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5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BC0688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F77F7F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6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7073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8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FF8B3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8DBA1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27F14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5FCE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18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8C01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0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30018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B68EA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5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8A650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35242F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5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54E6DFA0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F92980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5DFAC0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0D632D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69872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2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7382D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7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6E71F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176C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B593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87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F9697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5060D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9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A0B53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78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5491A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663FCD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3C36A1C8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81DE7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E36979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F629E4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55FC20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5A30F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B9D8C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626179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E63432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1135C4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EC8AD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3B4AB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522E0B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6141A0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4DFAE6A9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6E9547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6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059444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B9D075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6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30AE7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1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A1D4B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5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6B116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9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8785D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18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2684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AAF62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2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B28E5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0B546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B2DBF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9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2ADBB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4F0549A7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D6FBA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251FF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ECDB8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6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1BA1C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18E4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1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15BE7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398F9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87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454C1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852B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25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D6643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CF906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E2E9D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A3219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17F05969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8E75F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F3C88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0577B2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71B76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391B0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734DC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1ECD52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5BAB8E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75427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26BBD5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A4CCB9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F2A3C4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257A8B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0E702173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AA2DE5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7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537CD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8C3314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46A02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28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79C6F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67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D2B5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6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82B81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0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DE530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2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25191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40CC3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1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E6542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5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37730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6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F43932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6E3230BA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EBFDE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1D1E29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BED949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6A3C5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9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9AE85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5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D05E0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8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B3CE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11079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25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5C9D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1A82D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6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1A4F6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8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648EA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8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CC0DED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40A7F0E1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684401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A9C6BA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DD9EA3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BFA001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0E2453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38697D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D7CD24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89CA5B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C8E643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DA6E8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7454AC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85209A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E4964A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3CBE7D83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5D0AB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8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15AA2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D086FE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8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B978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1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5014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7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24AD1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9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122CA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477A2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2502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1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E58E9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9B9FC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7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4D713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9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CFDB96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0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0BCF8897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2E1D3F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C8CBE1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E651D4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3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21B52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2EF95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1FB76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CC950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9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7D415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40C21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6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6275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4DE89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4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E13F7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14C010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6648AB65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3B7BAA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A819D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980130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1666C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168C0F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ABFFB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229F92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F47FF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8112E5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62B46B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5450AD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4BE8A1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CC46AF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0BBDF853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CE432D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9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97EF9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74436A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3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F1745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0824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5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6C99D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3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55A8A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5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335A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2469F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5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023E2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7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16A5E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E7329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3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E8C69A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4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775E0B07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1EC34A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DAD0D3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2DFC37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0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5A0AE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6086D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7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2116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72DC9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78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85EEC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25A1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8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B3A1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4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58A73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12DA5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44E35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2A755E03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DD9F48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D8658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5F36EA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6E9D93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43FAC5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9C33B6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1CAC84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B72B1F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A22774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747705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AAE33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7FA39D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58A01D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36DC9808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3A468D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.10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555D79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93CA89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1BFEB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08BC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242B2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.00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99240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071F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9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456D8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6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889BA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9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C74E6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3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1864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ED044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1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29324330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7C12D5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8F64D6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C047B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140C1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1FCC8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F5530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7EBE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67021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C7179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8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E2199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FD50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FCE4F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2E8D4A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72C25910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848575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A4B625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908BD9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F5DE16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F9C47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97AEC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BCE9A8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009F15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87CBC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463B34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FE28C9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1399C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A44216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13756013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4DFA33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K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284435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717ADA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4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6DCC1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8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3B61D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4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24C2D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1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53346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5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0F2BA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09F79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6C1A7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0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414E4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4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64F95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1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BD9E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</w:tr>
      <w:tr w:rsidR="004C127C" w:rsidRPr="00793E19" w14:paraId="10EC7E54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8F383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1126E8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B284FE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8EE0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514C0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DE119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569DE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F4C05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84D65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200C5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874B8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69BB5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745842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C127C" w:rsidRPr="00793E19" w14:paraId="55B5057D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BB7170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19FB88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1BB830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19E6E9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606A3C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7C4DC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649667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8EBC7E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860D45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5BFDF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CF7E57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D2C390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49510D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53AA1273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CA07B6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  <w:tr w:rsidR="004C127C" w:rsidRPr="00793E19" w14:paraId="1E019408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92BA4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14:paraId="3D98C701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291751DF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b/>
          <w:bCs/>
          <w:color w:val="000000"/>
          <w:sz w:val="26"/>
          <w:szCs w:val="26"/>
        </w:rPr>
        <w:br w:type="page"/>
      </w:r>
    </w:p>
    <w:p w14:paraId="7EACB00D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lastRenderedPageBreak/>
        <w:t>Reliability</w:t>
      </w:r>
    </w:p>
    <w:p w14:paraId="41EACCF9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448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46"/>
        <w:gridCol w:w="1269"/>
        <w:gridCol w:w="1134"/>
        <w:gridCol w:w="1134"/>
      </w:tblGrid>
      <w:tr w:rsidR="004C127C" w:rsidRPr="00793E19" w14:paraId="3A057FFE" w14:textId="77777777" w:rsidTr="008047C8">
        <w:trPr>
          <w:cantSplit/>
        </w:trPr>
        <w:tc>
          <w:tcPr>
            <w:tcW w:w="448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7C635A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4C127C" w:rsidRPr="00793E19" w14:paraId="5684E1C5" w14:textId="77777777" w:rsidTr="008047C8">
        <w:trPr>
          <w:cantSplit/>
        </w:trPr>
        <w:tc>
          <w:tcPr>
            <w:tcW w:w="221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000C06D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86E6E1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F8182D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%</w:t>
            </w:r>
          </w:p>
        </w:tc>
      </w:tr>
      <w:tr w:rsidR="004C127C" w:rsidRPr="00793E19" w14:paraId="2CFCA59E" w14:textId="77777777" w:rsidTr="008047C8">
        <w:trPr>
          <w:cantSplit/>
        </w:trPr>
        <w:tc>
          <w:tcPr>
            <w:tcW w:w="94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2D62BD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26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D5CB8D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134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92AD80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BAD93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4C127C" w:rsidRPr="00793E19" w14:paraId="6924E748" w14:textId="77777777" w:rsidTr="008047C8">
        <w:trPr>
          <w:cantSplit/>
        </w:trPr>
        <w:tc>
          <w:tcPr>
            <w:tcW w:w="94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36A780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68AEE3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Excluded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AE1C02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1962C0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</w:t>
            </w:r>
          </w:p>
        </w:tc>
      </w:tr>
      <w:tr w:rsidR="004C127C" w:rsidRPr="00793E19" w14:paraId="0D5A8A09" w14:textId="77777777" w:rsidTr="008047C8">
        <w:trPr>
          <w:cantSplit/>
        </w:trPr>
        <w:tc>
          <w:tcPr>
            <w:tcW w:w="94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7C998F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1BFDED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77E198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BA6E98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4C127C" w:rsidRPr="00793E19" w14:paraId="513A6D95" w14:textId="77777777" w:rsidTr="008047C8">
        <w:trPr>
          <w:cantSplit/>
        </w:trPr>
        <w:tc>
          <w:tcPr>
            <w:tcW w:w="448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56E3D8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498AC04D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6B001546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29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72"/>
        <w:gridCol w:w="1305"/>
      </w:tblGrid>
      <w:tr w:rsidR="004C127C" w:rsidRPr="00793E19" w14:paraId="2A34FC66" w14:textId="77777777" w:rsidTr="008047C8">
        <w:trPr>
          <w:cantSplit/>
        </w:trPr>
        <w:tc>
          <w:tcPr>
            <w:tcW w:w="29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D3D0D5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4C127C" w:rsidRPr="00793E19" w14:paraId="3EF1929C" w14:textId="77777777" w:rsidTr="008047C8">
        <w:trPr>
          <w:cantSplit/>
        </w:trPr>
        <w:tc>
          <w:tcPr>
            <w:tcW w:w="167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DC3A7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30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5F9E5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 of Items</w:t>
            </w:r>
          </w:p>
        </w:tc>
      </w:tr>
      <w:tr w:rsidR="004C127C" w:rsidRPr="00793E19" w14:paraId="4CA8E85D" w14:textId="77777777" w:rsidTr="008047C8">
        <w:trPr>
          <w:cantSplit/>
        </w:trPr>
        <w:tc>
          <w:tcPr>
            <w:tcW w:w="167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49239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68</w:t>
            </w:r>
          </w:p>
        </w:tc>
        <w:tc>
          <w:tcPr>
            <w:tcW w:w="130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8C019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</w:t>
            </w:r>
          </w:p>
        </w:tc>
      </w:tr>
    </w:tbl>
    <w:p w14:paraId="06E71D2B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6B56A4E1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0"/>
          <w:szCs w:val="20"/>
        </w:rPr>
      </w:pPr>
    </w:p>
    <w:p w14:paraId="760036A8" w14:textId="77777777" w:rsidR="002C541D" w:rsidRDefault="002C541D" w:rsidP="00D14B16">
      <w:pPr>
        <w:spacing w:after="0" w:line="360" w:lineRule="auto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013DD308" w14:textId="77777777" w:rsidR="00E83F70" w:rsidRDefault="005429A8" w:rsidP="00E83F70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E83F70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3</w:t>
      </w:r>
    </w:p>
    <w:p w14:paraId="3BD58118" w14:textId="77777777" w:rsidR="00E83F70" w:rsidRDefault="00E83F70" w:rsidP="00E83F70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08C64F7D" w14:textId="77777777" w:rsidR="00E83F70" w:rsidRDefault="00E83F70" w:rsidP="0089286F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dan Hasil Pengujian Validitas dan Reliabilitas Instrumen</w:t>
      </w:r>
    </w:p>
    <w:p w14:paraId="3AE41E37" w14:textId="77777777" w:rsidR="00E83F70" w:rsidRDefault="00E83F70" w:rsidP="0089286F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Variabel Beban Kerja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631"/>
        <w:gridCol w:w="631"/>
        <w:gridCol w:w="631"/>
        <w:gridCol w:w="631"/>
        <w:gridCol w:w="631"/>
        <w:gridCol w:w="631"/>
        <w:gridCol w:w="631"/>
        <w:gridCol w:w="631"/>
        <w:gridCol w:w="631"/>
        <w:gridCol w:w="692"/>
        <w:gridCol w:w="626"/>
      </w:tblGrid>
      <w:tr w:rsidR="005429A8" w:rsidRPr="005429A8" w14:paraId="16E09EA3" w14:textId="77777777" w:rsidTr="005429A8">
        <w:trPr>
          <w:trHeight w:val="270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7F9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A7A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8E3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D14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939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8FF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BE8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A0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085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3A0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691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D0C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</w:t>
            </w:r>
          </w:p>
        </w:tc>
      </w:tr>
      <w:tr w:rsidR="005429A8" w:rsidRPr="005429A8" w14:paraId="4A6BB97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28B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2F3C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0EF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2513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6060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50EE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D38A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F21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6A7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81A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8E2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41A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5</w:t>
            </w:r>
          </w:p>
        </w:tc>
      </w:tr>
      <w:tr w:rsidR="005429A8" w:rsidRPr="005429A8" w14:paraId="32470C21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6AA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B01B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BFF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EE33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3F1D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6AD0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D936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CB0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3F9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F42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71B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EE7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7</w:t>
            </w:r>
          </w:p>
        </w:tc>
      </w:tr>
      <w:tr w:rsidR="005429A8" w:rsidRPr="005429A8" w14:paraId="136867A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915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199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413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CD0E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C4D9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EB0C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3982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86C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8DA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554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68C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750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1</w:t>
            </w:r>
          </w:p>
        </w:tc>
      </w:tr>
      <w:tr w:rsidR="005429A8" w:rsidRPr="005429A8" w14:paraId="1A0E6C04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CEC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F24F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090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0AF4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5808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39B7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4984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1E1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9D4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64D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9AF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873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9</w:t>
            </w:r>
          </w:p>
        </w:tc>
      </w:tr>
      <w:tr w:rsidR="005429A8" w:rsidRPr="005429A8" w14:paraId="759274B4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29D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9C0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C48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030F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72AF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BE97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D5F1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E96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DDB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BC2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5F0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9CE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0</w:t>
            </w:r>
          </w:p>
        </w:tc>
      </w:tr>
      <w:tr w:rsidR="005429A8" w:rsidRPr="005429A8" w14:paraId="1A63B0A7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40F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155A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B2C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F018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E641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6E89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A88E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724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862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5E0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49B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154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</w:tr>
      <w:tr w:rsidR="005429A8" w:rsidRPr="005429A8" w14:paraId="26B5D411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CB6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69CA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D77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5337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7863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94FC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984E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6FB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A48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B0F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F40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AF6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6</w:t>
            </w:r>
          </w:p>
        </w:tc>
      </w:tr>
      <w:tr w:rsidR="005429A8" w:rsidRPr="005429A8" w14:paraId="27DB4ACE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550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4B18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AC2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E29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5CE2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79D2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001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E03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DA3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112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66F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729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9</w:t>
            </w:r>
          </w:p>
        </w:tc>
      </w:tr>
      <w:tr w:rsidR="005429A8" w:rsidRPr="005429A8" w14:paraId="32D07B81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196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8997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AF7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4E2D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0EB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9CEA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5E2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016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2D2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5EB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00F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86C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0</w:t>
            </w:r>
          </w:p>
        </w:tc>
      </w:tr>
      <w:tr w:rsidR="005429A8" w:rsidRPr="005429A8" w14:paraId="372FEBB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EDC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ECD6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D69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C962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DAB0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BEA1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899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F33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4F9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AA2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1A6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554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6</w:t>
            </w:r>
          </w:p>
        </w:tc>
      </w:tr>
      <w:tr w:rsidR="005429A8" w:rsidRPr="005429A8" w14:paraId="5A687C0E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261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3A1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78D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0FE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7E7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0B3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681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1BB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B8D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1E3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048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CD5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2</w:t>
            </w:r>
          </w:p>
        </w:tc>
      </w:tr>
      <w:tr w:rsidR="005429A8" w:rsidRPr="005429A8" w14:paraId="5B9267D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C08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CAB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636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807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20A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A83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CA8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445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DCF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FA3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7DE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456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3</w:t>
            </w:r>
          </w:p>
        </w:tc>
      </w:tr>
      <w:tr w:rsidR="005429A8" w:rsidRPr="005429A8" w14:paraId="43C89BCF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630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8C5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EA6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61E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E18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B8D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47E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124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0A0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FB7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9A8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F6C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</w:tr>
      <w:tr w:rsidR="005429A8" w:rsidRPr="005429A8" w14:paraId="1E5C4868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E3D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DAD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9A2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151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A53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C93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CBE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55C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B49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3F1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420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C86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6</w:t>
            </w:r>
          </w:p>
        </w:tc>
      </w:tr>
      <w:tr w:rsidR="005429A8" w:rsidRPr="005429A8" w14:paraId="0664732B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280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2DE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D4B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0D8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6A7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9A7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953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618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FDE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6BC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093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935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9</w:t>
            </w:r>
          </w:p>
        </w:tc>
      </w:tr>
      <w:tr w:rsidR="005429A8" w:rsidRPr="005429A8" w14:paraId="1B727A41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2EB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CCD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BB9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91F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1C0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7D8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A66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A8E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3C0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E42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C78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6F8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5</w:t>
            </w:r>
          </w:p>
        </w:tc>
      </w:tr>
      <w:tr w:rsidR="005429A8" w:rsidRPr="005429A8" w14:paraId="00F2DAC3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8DD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7CD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EB8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29A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2CE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1B7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0BC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9B9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0BC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012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929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E65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</w:tr>
      <w:tr w:rsidR="005429A8" w:rsidRPr="005429A8" w14:paraId="718DB83D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F14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10C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587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BFB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0AD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EA2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9B0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31B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A0A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926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052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198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3</w:t>
            </w:r>
          </w:p>
        </w:tc>
      </w:tr>
      <w:tr w:rsidR="005429A8" w:rsidRPr="005429A8" w14:paraId="577E7BB6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1E15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D9C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C08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9B8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D0D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B69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4AF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C22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135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0AD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87F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36B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3</w:t>
            </w:r>
          </w:p>
        </w:tc>
      </w:tr>
      <w:tr w:rsidR="005429A8" w:rsidRPr="005429A8" w14:paraId="53D95B8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CD9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00B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150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16B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8AB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BA2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8E4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B61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FB2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277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A5F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EE5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</w:tr>
      <w:tr w:rsidR="005429A8" w:rsidRPr="005429A8" w14:paraId="441B3447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8E3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B95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854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5F1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C13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4F3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025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800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C6E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CF7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F69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F2D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6</w:t>
            </w:r>
          </w:p>
        </w:tc>
      </w:tr>
      <w:tr w:rsidR="005429A8" w:rsidRPr="005429A8" w14:paraId="03447C00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161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A16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653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6D2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825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CBE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6B0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020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E78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265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D06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56D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9</w:t>
            </w:r>
          </w:p>
        </w:tc>
      </w:tr>
      <w:tr w:rsidR="005429A8" w:rsidRPr="005429A8" w14:paraId="11450DA9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5AE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E79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4CF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7E4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7F8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100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979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74A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E7C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B87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11A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320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4</w:t>
            </w:r>
          </w:p>
        </w:tc>
      </w:tr>
      <w:tr w:rsidR="005429A8" w:rsidRPr="005429A8" w14:paraId="5B67A9F8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9C3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B5A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235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65B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002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354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E7B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51A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54B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1F8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B24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16C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6</w:t>
            </w:r>
          </w:p>
        </w:tc>
      </w:tr>
      <w:tr w:rsidR="005429A8" w:rsidRPr="005429A8" w14:paraId="1F387059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083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FFC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ED0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DE8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BF3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723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C2E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7A8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32F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539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246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5BD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7</w:t>
            </w:r>
          </w:p>
        </w:tc>
      </w:tr>
      <w:tr w:rsidR="005429A8" w:rsidRPr="005429A8" w14:paraId="2562D179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AD4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4BD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A95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6AD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7FD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456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555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325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754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64E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980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506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5</w:t>
            </w:r>
          </w:p>
        </w:tc>
      </w:tr>
      <w:tr w:rsidR="005429A8" w:rsidRPr="005429A8" w14:paraId="19813882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AD1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554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D3B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427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C98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8B3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85E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A92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8ED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AB4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E80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967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8</w:t>
            </w:r>
          </w:p>
        </w:tc>
      </w:tr>
      <w:tr w:rsidR="005429A8" w:rsidRPr="005429A8" w14:paraId="18B630E0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195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CDF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F46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AE4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D77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B7D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EDE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5E2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BD8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401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D60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6A9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5</w:t>
            </w:r>
          </w:p>
        </w:tc>
      </w:tr>
      <w:tr w:rsidR="005429A8" w:rsidRPr="005429A8" w14:paraId="24B3B61B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DBB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CD5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6E4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5A5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2B3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F7A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EDF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2BA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D4F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6A6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998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60A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8</w:t>
            </w:r>
          </w:p>
        </w:tc>
      </w:tr>
      <w:tr w:rsidR="005429A8" w:rsidRPr="005429A8" w14:paraId="4B1B3AC0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DEB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132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FC7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21C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E2E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715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F71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87C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ECF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8A3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A82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287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8</w:t>
            </w:r>
          </w:p>
        </w:tc>
      </w:tr>
    </w:tbl>
    <w:p w14:paraId="6EA9C0DF" w14:textId="77777777" w:rsidR="005429A8" w:rsidRDefault="005429A8" w:rsidP="00E83F70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01592526" w14:textId="77777777" w:rsidR="00E83F70" w:rsidRDefault="00E83F70" w:rsidP="00E83F70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53F2D920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lastRenderedPageBreak/>
        <w:t>Correlations</w:t>
      </w:r>
    </w:p>
    <w:p w14:paraId="268094EB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p w14:paraId="2DDDB6B7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15"/>
        <w:gridCol w:w="958"/>
        <w:gridCol w:w="584"/>
        <w:gridCol w:w="573"/>
        <w:gridCol w:w="573"/>
        <w:gridCol w:w="573"/>
        <w:gridCol w:w="573"/>
        <w:gridCol w:w="573"/>
        <w:gridCol w:w="573"/>
        <w:gridCol w:w="573"/>
        <w:gridCol w:w="573"/>
        <w:gridCol w:w="614"/>
        <w:gridCol w:w="583"/>
      </w:tblGrid>
      <w:tr w:rsidR="004C127C" w:rsidRPr="00793E19" w14:paraId="6EC178C5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DB75EE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4C127C" w:rsidRPr="00793E19" w14:paraId="17713365" w14:textId="77777777" w:rsidTr="008047C8">
        <w:trPr>
          <w:cantSplit/>
        </w:trPr>
        <w:tc>
          <w:tcPr>
            <w:tcW w:w="989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0F4313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B41B2A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1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27080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2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10FA58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3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04EB95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4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728EB0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5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7CDAD7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6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8844D0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7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68BD21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8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D08BB2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9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301142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10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B6FB4A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</w:t>
            </w:r>
          </w:p>
        </w:tc>
      </w:tr>
      <w:tr w:rsidR="004C127C" w:rsidRPr="00793E19" w14:paraId="60500FC6" w14:textId="77777777" w:rsidTr="008047C8">
        <w:trPr>
          <w:cantSplit/>
        </w:trPr>
        <w:tc>
          <w:tcPr>
            <w:tcW w:w="282" w:type="pct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6CCD784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1</w:t>
            </w:r>
          </w:p>
        </w:tc>
        <w:tc>
          <w:tcPr>
            <w:tcW w:w="707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18C9D7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A822F0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F540ED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6CA376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4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6BB65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E42C95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4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3339D1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6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E1E974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1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69E7EC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12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9722EB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10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C76486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0C4FDF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6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3A39B4C5" w14:textId="77777777" w:rsidTr="008047C8">
        <w:trPr>
          <w:cantSplit/>
        </w:trPr>
        <w:tc>
          <w:tcPr>
            <w:tcW w:w="282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7A7A025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5B95EA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37242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7019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8B59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0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FF63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98573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56207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29108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6C34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6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30B9E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9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590BC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D2547A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2A870ED3" w14:textId="77777777" w:rsidTr="008047C8">
        <w:trPr>
          <w:cantSplit/>
        </w:trPr>
        <w:tc>
          <w:tcPr>
            <w:tcW w:w="282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52D8B5C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EC215F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6D2796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38947B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491917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F85AB4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60A014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8E05D0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25CE98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17689D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B92319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284D10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C53163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7D6AA539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A5070E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2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B07DC8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7A410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2CB3F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0106D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9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6F2B9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8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E8D58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7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54EF1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0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661F8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4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D4386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5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85011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87AD3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87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C0DEDD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7F62B75E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F5184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555FC7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EC26D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3E8966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CDF403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98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BAE6FE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E08553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58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0BA573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7B13F0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86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5CB21F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CE3E73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8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E28F5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44ED58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</w:tr>
      <w:tr w:rsidR="004C127C" w:rsidRPr="00793E19" w14:paraId="4FB4E3D0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9217FB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52E79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301EA3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B83C2B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8D17B7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77A32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5E8F5B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52822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FCE2B8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36909E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FADA24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3387D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93EF7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21FE7D93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9947DD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3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0ABEAA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E5520A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D315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9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EB57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7F87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9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89817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3787D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63415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77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CF42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3FF7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4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101ED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6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97D2B9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0CB02A50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B2446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9C283E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64A6A5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0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DF55F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9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F1B8F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51226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A1F1B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7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C285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7E893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5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63003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0AF8E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4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FC342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00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F697B6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</w:tr>
      <w:tr w:rsidR="004C127C" w:rsidRPr="00793E19" w14:paraId="3F9C946C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D53F75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94461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F5E563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11ED55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6EB8ED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5D3FAA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04431C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337BB2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C14732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79390A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320B0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829B9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3BA5D5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2D86E4FA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4F6D2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4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BFDB9E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FD09DA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3D740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8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99E2C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9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9DADC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20A20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F5C91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30D85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E9539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5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3949D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D2593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FB4FE2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0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55296CEB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B0B174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387B0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78010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F7E69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56A49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F6393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FD911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B46D0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C7BCE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A69A1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72830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1A7EF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9866DA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3E9E21C8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14457A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5E2705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AFB891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EC679D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F3D022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2884BD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1D331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E2D615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DFC80A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AE0611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CFA2BD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4719C1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57D2F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1A2DF5CE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382DC9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5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E56162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79D9D7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4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AE549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7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EF07F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110E3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5AD6A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EA995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0A98E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994D4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0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35A76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631C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9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D420E5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3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03BF1BEB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03BA89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BBF910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F2ABFA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5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0695B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5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ABAFC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7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844F7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EA96E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ACC9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ACD85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F399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7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5E64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3E440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5C438A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435DDEF0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59EBC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5AE471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9EABD8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D760B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4ACF26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9DC41B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1D203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0E45A9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374430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E3C13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1D05D8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1A053B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EB8674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6FB39A73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33E6B1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lastRenderedPageBreak/>
              <w:t>BK.6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CA00DC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33D67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6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C24D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0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23A50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7ED79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223BE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60407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96F11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6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AD19D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C41B7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5DF14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9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0FE1D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4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4D03567B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83914F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0E5B32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715AE5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CDFFA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D6289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DF66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7F05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F28BD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EB53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F7EF3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A214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EE2AA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2E7AD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52CA5CD7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41991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3F6E11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125BB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FA23A6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DA866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060D81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E4FE25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9AB35F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8412E9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7A496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03F77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DE06AF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5755F0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14B49267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85875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7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4AB2CA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5DE03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1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449B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4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03CC0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77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B7C93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B0240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638FA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6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8A51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6E53E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952D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57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F84D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0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4D32EB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9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2AD25713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E61446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48AB6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87EBF5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7F63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8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22428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5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5EC1A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372B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7DA10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9814F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6905C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0F3F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7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0B3D1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6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E32B8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5D2FDBA0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2632AD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16EBFF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0C71C0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18A31D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DA62ED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B60AB8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6A037D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B8A69D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80AAB2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C53E4E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98182E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887C3F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B75B1B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109A8268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00965A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8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38DEAB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6737FE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1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FD69B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5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CDC4A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FD604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5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6467E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0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F3D5E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61BA7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3C10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4DDB5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E5757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20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ED8720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797E4514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28994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31DEE6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E4F201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6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8FAB5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ACE1E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64194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2AFDB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7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53C9B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6E5DD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1268E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4EF07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8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6AC3F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27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0EDAFC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</w:tr>
      <w:tr w:rsidR="004C127C" w:rsidRPr="00793E19" w14:paraId="788CA960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C2D08E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6BB4A5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A1F4C3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DBB895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E907A4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7B03E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F642BB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0EE98E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C6D76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E66A02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21BBC3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D11143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340D08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2CD19A10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74ABC0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9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91BAD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5E5D02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1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70535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3A409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4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CDCB9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07F95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F5026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6AF3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57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0E4DE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CF5D0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31962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9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55A85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9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3A54DDB0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010291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705F41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A71AC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9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F2026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8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5301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4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69A7D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5860E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8B80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C99F2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7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EB435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8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82D52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37A7E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F325E3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6E365AAE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4C978E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02F6F0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6C38C8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6F3E6B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5E7177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D7BAB9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C72694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C3E26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7666E4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FA0E91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B1AEEA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342213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B01C6D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382C87AE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641BBF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.10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2D5158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3A890C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C5D70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87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D66FF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91794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E71F1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9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A198D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9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70586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FB3B8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2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27B66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9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8CAF9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E39BDA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2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313F1449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F5DEEE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1A32C2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BE2716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26033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55492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E4AC5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B48EE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D9F8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147C2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EC792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27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F1A16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CA593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0CC860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27257FAD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BFA088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2257B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2F37BA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1DAF39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7BF6D0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5C66D7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862A3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B1B0EF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819680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1B9AA8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ACF641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13FB3E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3E584D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59F6EE54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49FCE5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K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1BBA5D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6D4FDF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6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1FF20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94D5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DA07F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0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704B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3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1E6C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4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266F4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9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87A91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6DECE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9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256FA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2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F39DD9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</w:tr>
      <w:tr w:rsidR="004C127C" w:rsidRPr="00793E19" w14:paraId="370D4545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121EBB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D5DF96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936617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4561F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CC8E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85DC8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6982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B6CA5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7D0D1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6C596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AF0F7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F1783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29E897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C127C" w:rsidRPr="00793E19" w14:paraId="044BDFD4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3273F2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63ADD7B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F3A46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99F2DA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AA6547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A02AD4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3BD323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C3B2F4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591C0D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39EB55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AA0ADC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137112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89983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55E25E40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DD66B6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  <w:tr w:rsidR="004C127C" w:rsidRPr="00793E19" w14:paraId="779D9955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8469A6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14:paraId="74105C1E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lastRenderedPageBreak/>
        <w:t>Reliability</w:t>
      </w:r>
    </w:p>
    <w:p w14:paraId="32AAF00C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p w14:paraId="62C7CDA8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448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46"/>
        <w:gridCol w:w="1269"/>
        <w:gridCol w:w="1134"/>
        <w:gridCol w:w="1134"/>
      </w:tblGrid>
      <w:tr w:rsidR="004C127C" w:rsidRPr="00793E19" w14:paraId="21913A62" w14:textId="77777777" w:rsidTr="008047C8">
        <w:trPr>
          <w:cantSplit/>
        </w:trPr>
        <w:tc>
          <w:tcPr>
            <w:tcW w:w="448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62982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4C127C" w:rsidRPr="00793E19" w14:paraId="4CA1D19E" w14:textId="77777777" w:rsidTr="008047C8">
        <w:trPr>
          <w:cantSplit/>
        </w:trPr>
        <w:tc>
          <w:tcPr>
            <w:tcW w:w="221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5B798B7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0E8CB4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DCAEAE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%</w:t>
            </w:r>
          </w:p>
        </w:tc>
      </w:tr>
      <w:tr w:rsidR="004C127C" w:rsidRPr="00793E19" w14:paraId="72F3F550" w14:textId="77777777" w:rsidTr="008047C8">
        <w:trPr>
          <w:cantSplit/>
        </w:trPr>
        <w:tc>
          <w:tcPr>
            <w:tcW w:w="94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6F37B5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26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5D02D8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134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E70257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F59CC0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4C127C" w:rsidRPr="00793E19" w14:paraId="2962ECE8" w14:textId="77777777" w:rsidTr="008047C8">
        <w:trPr>
          <w:cantSplit/>
        </w:trPr>
        <w:tc>
          <w:tcPr>
            <w:tcW w:w="94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416EB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E5C68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Excluded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A22AF4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FAA0A8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</w:t>
            </w:r>
          </w:p>
        </w:tc>
      </w:tr>
      <w:tr w:rsidR="004C127C" w:rsidRPr="00793E19" w14:paraId="43ABABC6" w14:textId="77777777" w:rsidTr="008047C8">
        <w:trPr>
          <w:cantSplit/>
        </w:trPr>
        <w:tc>
          <w:tcPr>
            <w:tcW w:w="94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327508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649397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22F403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9BF1C4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4C127C" w:rsidRPr="00793E19" w14:paraId="3F9EF181" w14:textId="77777777" w:rsidTr="008047C8">
        <w:trPr>
          <w:cantSplit/>
        </w:trPr>
        <w:tc>
          <w:tcPr>
            <w:tcW w:w="448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E9B3A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4FA3ACCA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5528B3CC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29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72"/>
        <w:gridCol w:w="1305"/>
      </w:tblGrid>
      <w:tr w:rsidR="004C127C" w:rsidRPr="00793E19" w14:paraId="640E2DC3" w14:textId="77777777" w:rsidTr="008047C8">
        <w:trPr>
          <w:cantSplit/>
        </w:trPr>
        <w:tc>
          <w:tcPr>
            <w:tcW w:w="29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58680F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4C127C" w:rsidRPr="00793E19" w14:paraId="42B53E16" w14:textId="77777777" w:rsidTr="008047C8">
        <w:trPr>
          <w:cantSplit/>
        </w:trPr>
        <w:tc>
          <w:tcPr>
            <w:tcW w:w="167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EFE8E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30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6A2E84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 of Items</w:t>
            </w:r>
          </w:p>
        </w:tc>
      </w:tr>
      <w:tr w:rsidR="004C127C" w:rsidRPr="00793E19" w14:paraId="5463E8F5" w14:textId="77777777" w:rsidTr="008047C8">
        <w:trPr>
          <w:cantSplit/>
        </w:trPr>
        <w:tc>
          <w:tcPr>
            <w:tcW w:w="167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E1BB37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61</w:t>
            </w:r>
          </w:p>
        </w:tc>
        <w:tc>
          <w:tcPr>
            <w:tcW w:w="130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7C10E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</w:t>
            </w:r>
          </w:p>
        </w:tc>
      </w:tr>
    </w:tbl>
    <w:p w14:paraId="17ECF372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78441A3A" w14:textId="77777777" w:rsidR="00E83F70" w:rsidRDefault="004C127C" w:rsidP="0089286F">
      <w:pPr>
        <w:pStyle w:val="DaftarParagraf"/>
        <w:spacing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b/>
          <w:bCs/>
          <w:color w:val="000000"/>
          <w:sz w:val="26"/>
          <w:szCs w:val="26"/>
        </w:rPr>
        <w:br w:type="page"/>
      </w:r>
      <w:r w:rsidR="00E83F70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4</w:t>
      </w:r>
    </w:p>
    <w:p w14:paraId="67AF1DA7" w14:textId="77777777" w:rsidR="00E83F70" w:rsidRDefault="00E83F70" w:rsidP="00E83F70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44116FCD" w14:textId="77777777" w:rsidR="00E83F70" w:rsidRDefault="00E83F70" w:rsidP="0089286F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dan Hasil Pengujian Validitas dan Reliabilitas Instrumen</w:t>
      </w:r>
    </w:p>
    <w:p w14:paraId="6BFAE708" w14:textId="77777777" w:rsidR="00E83F70" w:rsidRDefault="00E83F70" w:rsidP="0089286F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Variabel Rotasi Karyawan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631"/>
        <w:gridCol w:w="631"/>
        <w:gridCol w:w="631"/>
        <w:gridCol w:w="631"/>
        <w:gridCol w:w="631"/>
        <w:gridCol w:w="631"/>
        <w:gridCol w:w="631"/>
        <w:gridCol w:w="631"/>
        <w:gridCol w:w="631"/>
        <w:gridCol w:w="692"/>
        <w:gridCol w:w="626"/>
      </w:tblGrid>
      <w:tr w:rsidR="005429A8" w:rsidRPr="005429A8" w14:paraId="2308A7D9" w14:textId="77777777" w:rsidTr="005429A8">
        <w:trPr>
          <w:trHeight w:val="270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E1C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22C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84A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678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553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29E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9F1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EDD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B06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273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3FE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912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</w:t>
            </w:r>
          </w:p>
        </w:tc>
      </w:tr>
      <w:tr w:rsidR="005429A8" w:rsidRPr="005429A8" w14:paraId="1C3EE8D3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BE3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05FE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F611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1A35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953D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65C3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022C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6C48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1A75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126A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DA4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4B6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5</w:t>
            </w:r>
          </w:p>
        </w:tc>
      </w:tr>
      <w:tr w:rsidR="005429A8" w:rsidRPr="005429A8" w14:paraId="433EAEDA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6B2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A14C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EE1E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7E7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1A4F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6709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197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7282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FF96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2D5F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C3C9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045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3</w:t>
            </w:r>
          </w:p>
        </w:tc>
      </w:tr>
      <w:tr w:rsidR="005429A8" w:rsidRPr="005429A8" w14:paraId="3CE99CB8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6B6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401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94B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3AF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E55A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D758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A53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1725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019E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1F11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FF6D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CBE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4</w:t>
            </w:r>
          </w:p>
        </w:tc>
      </w:tr>
      <w:tr w:rsidR="005429A8" w:rsidRPr="005429A8" w14:paraId="558EA5F6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11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76D4F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78213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42C9C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E7778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85B47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0D793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9340F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D505D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F0FCE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C6D8B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C38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7CE8B476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1B6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74F51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FE68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2EF04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8001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7D690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D7EE3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7EEEC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3F8BA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80CFF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5B13B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6B5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5</w:t>
            </w:r>
          </w:p>
        </w:tc>
      </w:tr>
      <w:tr w:rsidR="005429A8" w:rsidRPr="005429A8" w14:paraId="449CF0FD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007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D1EFE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91378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AF1B6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5FFEB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60CFD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74B1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6B913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52AC5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4EB03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7018A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621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6</w:t>
            </w:r>
          </w:p>
        </w:tc>
      </w:tr>
      <w:tr w:rsidR="005429A8" w:rsidRPr="005429A8" w14:paraId="30ECFEB8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5FA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2FD52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B53BC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675D1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0DFF4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AAFA9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FF8E4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A5791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C65A5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28DD5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63781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287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5</w:t>
            </w:r>
          </w:p>
        </w:tc>
      </w:tr>
      <w:tr w:rsidR="005429A8" w:rsidRPr="005429A8" w14:paraId="2B1A4B16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4B4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CC831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724A0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32336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8F626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63F36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216AF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B5DC0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6B2EE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980D9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F226D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A98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1</w:t>
            </w:r>
          </w:p>
        </w:tc>
      </w:tr>
      <w:tr w:rsidR="005429A8" w:rsidRPr="005429A8" w14:paraId="6690C376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F4E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841D6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0DFC7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3E7D0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F30D4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F5426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A5A03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A5323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27D4D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C1351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C2DCD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BD6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9</w:t>
            </w:r>
          </w:p>
        </w:tc>
      </w:tr>
      <w:tr w:rsidR="005429A8" w:rsidRPr="005429A8" w14:paraId="66B2976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76B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3E3FF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CC7BF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5FD93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C0465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FBB15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72DCA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2B1DC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C6868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C7209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DECDE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E91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3</w:t>
            </w:r>
          </w:p>
        </w:tc>
      </w:tr>
      <w:tr w:rsidR="005429A8" w:rsidRPr="005429A8" w14:paraId="2F84427E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6F9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58EB2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E6B0A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B805E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6AA8C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7EFA4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F79F2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46422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07FD65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34D9D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39545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DEB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0</w:t>
            </w:r>
          </w:p>
        </w:tc>
      </w:tr>
      <w:tr w:rsidR="005429A8" w:rsidRPr="005429A8" w14:paraId="1C1D69A3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79C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92DC5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C056B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6F2EA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023B5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4F387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D9520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CFBDC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54440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67AA8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AA699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DEA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3</w:t>
            </w:r>
          </w:p>
        </w:tc>
      </w:tr>
      <w:tr w:rsidR="005429A8" w:rsidRPr="005429A8" w14:paraId="5431FD2D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A48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B7C03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F9BBB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46758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BC598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66A92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18B57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997DF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27261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9101A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9E563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657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6</w:t>
            </w:r>
          </w:p>
        </w:tc>
      </w:tr>
      <w:tr w:rsidR="005429A8" w:rsidRPr="005429A8" w14:paraId="49A6A320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A94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2B63E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487F7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F20B6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4FCD2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230C2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393CE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5636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E6FE7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5FF94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8F93D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AA5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0</w:t>
            </w:r>
          </w:p>
        </w:tc>
      </w:tr>
      <w:tr w:rsidR="005429A8" w:rsidRPr="005429A8" w14:paraId="1E5BB004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CE8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8071D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40FED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21692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7114D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DEA0C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6FE99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044F6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0B46E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4EF8E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53580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4B6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9</w:t>
            </w:r>
          </w:p>
        </w:tc>
      </w:tr>
      <w:tr w:rsidR="005429A8" w:rsidRPr="005429A8" w14:paraId="6F1287EB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C41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FF51F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9CEFC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4BEB9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3DC7D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CDA22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76125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4E986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DEA3E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E7E4F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EC7CB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451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9</w:t>
            </w:r>
          </w:p>
        </w:tc>
      </w:tr>
      <w:tr w:rsidR="005429A8" w:rsidRPr="005429A8" w14:paraId="523D29B6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53D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F445B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C8818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C247C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ECBE8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FAF9C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F2031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104D1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0F34D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0F593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833B4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03B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3</w:t>
            </w:r>
          </w:p>
        </w:tc>
      </w:tr>
      <w:tr w:rsidR="005429A8" w:rsidRPr="005429A8" w14:paraId="6B71E4D9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61E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188B0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3D706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B21D2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B8F2C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E98A2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0A089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9C63A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4D14A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C2DC8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36AD5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E20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3</w:t>
            </w:r>
          </w:p>
        </w:tc>
      </w:tr>
      <w:tr w:rsidR="005429A8" w:rsidRPr="005429A8" w14:paraId="44286F7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558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A0160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1ED34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40BCF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41EBA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9E429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12BC9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7CC87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C7E12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B988E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6A8EB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1B3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7</w:t>
            </w:r>
          </w:p>
        </w:tc>
      </w:tr>
      <w:tr w:rsidR="005429A8" w:rsidRPr="005429A8" w14:paraId="4620DF14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8B7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6A99F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4553E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5415B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75BCB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7A500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00301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E6518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77181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88A18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4DBE5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042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3</w:t>
            </w:r>
          </w:p>
        </w:tc>
      </w:tr>
      <w:tr w:rsidR="005429A8" w:rsidRPr="005429A8" w14:paraId="7EAFA1A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ADD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FABA7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73D55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6FDD3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2A874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39799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9E3CA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2EE76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15016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87819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28785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872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0</w:t>
            </w:r>
          </w:p>
        </w:tc>
      </w:tr>
      <w:tr w:rsidR="005429A8" w:rsidRPr="005429A8" w14:paraId="08EC2444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93D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31C8D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95C9C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0E892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54EE0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E147F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36F4B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F9EF5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04F8A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676D0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726BB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164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4C256766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7FC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CEB06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F6004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18E71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09497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F76B3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7DC2E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4E99C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12530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AC9C2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9379E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045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127FEC41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C9A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2D085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498FF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C946C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50DAB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886F7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CDA8E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79904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45A6A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BAB90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FC85B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7C9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51A1DF97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732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36FF4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8F479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5E1B3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E9E6B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E9F9F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CC3EA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2FA94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23277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5301D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1F09B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1C7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0AA49CF3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B7C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5B3E9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20E09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F8ABC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87B15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4E5DC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143CC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0F706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FB2F4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F6674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88A81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F9F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6373B61A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5BB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AA03A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00318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1DD5E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47D5A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7FC99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08D2F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358F8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746A2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BD913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1BB39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718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00358439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DEF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C70EC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32075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F59C6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2283E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D0027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9EA19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4DEF9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903D6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34FD55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8B71A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EBD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2403D6A3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E23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F4D3F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191E0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4555E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A193C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540A4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BF3C7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24A7C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E8444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34697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62793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1B1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10FC214D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DFA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AED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52F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5959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BCF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71C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B811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25F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6C8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38F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E4F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CAE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9</w:t>
            </w:r>
          </w:p>
        </w:tc>
      </w:tr>
    </w:tbl>
    <w:p w14:paraId="33963EA5" w14:textId="77777777" w:rsidR="005429A8" w:rsidRPr="002C541D" w:rsidRDefault="005429A8" w:rsidP="00E83F70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25EE1835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lastRenderedPageBreak/>
        <w:t>Correlations</w:t>
      </w:r>
    </w:p>
    <w:p w14:paraId="3A23820B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15"/>
        <w:gridCol w:w="958"/>
        <w:gridCol w:w="584"/>
        <w:gridCol w:w="573"/>
        <w:gridCol w:w="573"/>
        <w:gridCol w:w="573"/>
        <w:gridCol w:w="573"/>
        <w:gridCol w:w="573"/>
        <w:gridCol w:w="573"/>
        <w:gridCol w:w="573"/>
        <w:gridCol w:w="573"/>
        <w:gridCol w:w="614"/>
        <w:gridCol w:w="583"/>
      </w:tblGrid>
      <w:tr w:rsidR="004C127C" w:rsidRPr="00793E19" w14:paraId="728D683F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F40C33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4C127C" w:rsidRPr="00793E19" w14:paraId="47C74505" w14:textId="77777777" w:rsidTr="008047C8">
        <w:trPr>
          <w:cantSplit/>
        </w:trPr>
        <w:tc>
          <w:tcPr>
            <w:tcW w:w="994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35E5284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34816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1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F83934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2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5B68D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3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760091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4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A49DF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5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F0FD5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6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D85B6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7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DC585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8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D9E1B1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9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58335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10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5A9379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</w:t>
            </w:r>
          </w:p>
        </w:tc>
      </w:tr>
      <w:tr w:rsidR="004C127C" w:rsidRPr="00793E19" w14:paraId="4250B071" w14:textId="77777777" w:rsidTr="008047C8">
        <w:trPr>
          <w:cantSplit/>
        </w:trPr>
        <w:tc>
          <w:tcPr>
            <w:tcW w:w="287" w:type="pct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42AFB9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1</w:t>
            </w:r>
          </w:p>
        </w:tc>
        <w:tc>
          <w:tcPr>
            <w:tcW w:w="706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A6BE71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88D79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66CD90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9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8CECCE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9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098121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9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4FAB11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0692DD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9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E10E44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7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911663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B8ADBD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4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9219A9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2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93506B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3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05366608" w14:textId="77777777" w:rsidTr="008047C8">
        <w:trPr>
          <w:cantSplit/>
        </w:trPr>
        <w:tc>
          <w:tcPr>
            <w:tcW w:w="287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2C8DBDD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4B88BF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6DE58A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FCA5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7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63833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ACCFE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B0E0B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A9490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63AA7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8FB36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E17E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C8AF3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DF7C4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6CC0F861" w14:textId="77777777" w:rsidTr="008047C8">
        <w:trPr>
          <w:cantSplit/>
        </w:trPr>
        <w:tc>
          <w:tcPr>
            <w:tcW w:w="287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12F506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D10659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9161F0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0B1533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DD15E1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41433D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6146B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875D57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B8B7C6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130D93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A0992E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C55A12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C142AF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74276F41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205995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2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BD8CB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70DEF4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9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A13E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F3076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6EE40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8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2F184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9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C2DCB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9AC30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37EB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1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5B542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7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B73E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1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CEEE72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41AEA050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7E3FC9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05DD69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AFE3F5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7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6D1AAD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4934AE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1AD491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FDB15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2E26C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6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367FF6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7BCE02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2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3F0806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C79C9E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74373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066DF9BC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34906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399120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2560DF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A62414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67003E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251D7E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8D5B5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9A897F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3DB26A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9662CB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FCEE2E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EE3205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A5B94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1DA1344D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412516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3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DC9A76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C28AD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9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8B7A5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E152B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3015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4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B668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7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DBB5F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8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E140F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4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85207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8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3B309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C34BD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9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B41929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0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7F713196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C601D1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E4951F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DD9B98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AE8F1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B417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EA37E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6F338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183B4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A7C57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4F9E5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79E18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CD7F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39FAB0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5D353F26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48845F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AF12C4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13DBE2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8B47D6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F3C1B8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FF909F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FFF65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3D573C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EC7660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2A1A7A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EA9A9B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DE037C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DC8D8E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60E723FE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EC487F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4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4A115E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2D20C7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9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35315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8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B3612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4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A1E6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097A7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8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AAE5D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6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404A1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7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6630F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70F2E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7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23884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F2F9EA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1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240F6EFE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E5CBC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6BF779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A5CAD6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7553C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1C1A2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24966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AB8CE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49EB9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DEC52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3D90A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E4293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0D2FA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EEA78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15C1A526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F21DA6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0C5140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39E7CF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22C74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E88015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2A7DEF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D216F5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6B92CA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8F1F60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57846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23D514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5636A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1F6D7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6E097132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0E955D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5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28E9A9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3CDF81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B249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9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C5AB4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7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48243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8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A2745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566B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0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7164E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396AF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8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C9F05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15BBD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6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2D4854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6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18B0EABF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B486F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4F5967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C9B07D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89639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BE0A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AEFD0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2DE5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D80D7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89D20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4AD56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EA4E4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C9BC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653675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453CA93B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62A6F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4FD264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EB35A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1AF23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6F17B7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919F38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3A0221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14982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C1FA19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4880AA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20E9EB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5EB7C5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60EEA3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1ED364C6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335276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6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9368F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D2B70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9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93196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424F6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8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EDB54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6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4F625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0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7C9A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493D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2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C9F0A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8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213E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8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58880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2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667FFF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1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08CC666E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ECDC2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6B2D4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57E933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E2E5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6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9E3D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B8BD3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3F2CE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AAC94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F7779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B39F7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F885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2FC61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CFCBD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31D28DF8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482439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46778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09064D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E799F6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AE583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1EE8F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803611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4AF749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A17724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0890A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4704D0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348482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7040F7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7A4B1C47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59D23F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7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87A399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3FF1A0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7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95B09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A57AD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4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662AA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7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7E0F8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2641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2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AC943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BEAFF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4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72449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4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BF34B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9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056501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9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2B155F82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E88CA2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0C005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19EBB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8B7DA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60686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911CB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0688C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B9B89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EA97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C3CB6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5EA1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704E9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A82E84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106A43A4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DFDB9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9CD8A1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D37A3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A842A0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B4CAA8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735E29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943936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079AA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698A90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998144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A4ED93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DF0ACC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5217AA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7721317F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7B1933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8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268838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E8A01B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70D47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1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93FDA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8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75AA8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1C013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8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6784B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8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5AD28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4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4C009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BEFE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3D865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4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058BB9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5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66DE9467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F74C45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D9CB9A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08A640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2B404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4D82F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A606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5F2AA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F530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65940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ECD83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30742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1E3D2E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C1EDBA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6E8B15DD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3F01D5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DA372D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2799E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EB669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6F98FF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F15C3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107BE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12F2C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9CAA0D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D88FB0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B12ECE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016783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90E8ED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371A4969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8D2A2D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9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3BEE1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CE00CA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4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525D7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7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D8E0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6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18E8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7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A43D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CE7D6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8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AD478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4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9F17D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6138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BD262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36D67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5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5853488D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67F149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446B23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72FA00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1B014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0D381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2CC9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319D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7CBD9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83271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7F59A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9E31E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EC6E0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7454A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54262A36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E133E4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3485F8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A860AB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357248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120C1B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0B409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5EAEC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08E30C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9F3359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25C204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34DFFC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25A6EE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25D663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7DA4C904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72E2D3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.10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18A62E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50178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2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69A0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1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3EBED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9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2C195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D60E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6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E8DF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2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DEB72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9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26355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4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D9AF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20AB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667F8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3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388AAC1A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5C08FA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7547EA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F8B4C8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03563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0F7C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1EC89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032AA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88B0B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F0717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3CB36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BC18F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178B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F436B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1733A490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AF9301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4B7E4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DC45C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11CBDD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6AABA5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2EBA828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42E4B5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F0DEBD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141DE57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9F89C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19818D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2FEABA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F0B150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59EA09D6" w14:textId="77777777" w:rsidTr="008047C8">
        <w:trPr>
          <w:cantSplit/>
        </w:trPr>
        <w:tc>
          <w:tcPr>
            <w:tcW w:w="287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33CE02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K</w:t>
            </w: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16F5E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88B3E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3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DB824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22D00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0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92EF9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1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FE27E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6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4EB88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1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097EB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9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4FE9E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5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CC590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5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80E1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3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968F0C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</w:tr>
      <w:tr w:rsidR="004C127C" w:rsidRPr="00793E19" w14:paraId="2DAAE92F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288472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11DCEE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F9633F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53FA8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BF9D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1202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EBF38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EABCD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5B576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35C9D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8CFD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E1DF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94F2E2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C127C" w:rsidRPr="00793E19" w14:paraId="0E3538C5" w14:textId="77777777" w:rsidTr="008047C8">
        <w:trPr>
          <w:cantSplit/>
        </w:trPr>
        <w:tc>
          <w:tcPr>
            <w:tcW w:w="287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0C0877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6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518CB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354F13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CB6667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C86499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6C0DAB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F93DA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645692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FDF515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540201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81CEA8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85D14E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5F7CB0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78695FC0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ACF93E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4C127C" w:rsidRPr="00793E19" w14:paraId="62F09098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8B455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41E7FDA5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7BFA8864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</w:p>
    <w:p w14:paraId="554F6248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b/>
          <w:bCs/>
          <w:color w:val="000000"/>
          <w:sz w:val="26"/>
          <w:szCs w:val="26"/>
        </w:rPr>
        <w:br w:type="page"/>
      </w: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lastRenderedPageBreak/>
        <w:t>Reliability</w:t>
      </w:r>
    </w:p>
    <w:p w14:paraId="617A4B08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p w14:paraId="2B9D5ACF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448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46"/>
        <w:gridCol w:w="1269"/>
        <w:gridCol w:w="1134"/>
        <w:gridCol w:w="1134"/>
      </w:tblGrid>
      <w:tr w:rsidR="004C127C" w:rsidRPr="00793E19" w14:paraId="090B2CDE" w14:textId="77777777" w:rsidTr="008047C8">
        <w:trPr>
          <w:cantSplit/>
        </w:trPr>
        <w:tc>
          <w:tcPr>
            <w:tcW w:w="448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EB1761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4C127C" w:rsidRPr="00793E19" w14:paraId="6D407D04" w14:textId="77777777" w:rsidTr="008047C8">
        <w:trPr>
          <w:cantSplit/>
        </w:trPr>
        <w:tc>
          <w:tcPr>
            <w:tcW w:w="221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0CC4E71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8E217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14B7E10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%</w:t>
            </w:r>
          </w:p>
        </w:tc>
      </w:tr>
      <w:tr w:rsidR="004C127C" w:rsidRPr="00793E19" w14:paraId="1C455EA3" w14:textId="77777777" w:rsidTr="008047C8">
        <w:trPr>
          <w:cantSplit/>
        </w:trPr>
        <w:tc>
          <w:tcPr>
            <w:tcW w:w="94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E08FA7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26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97E66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134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13A94B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F6762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4C127C" w:rsidRPr="00793E19" w14:paraId="30BA50E3" w14:textId="77777777" w:rsidTr="008047C8">
        <w:trPr>
          <w:cantSplit/>
        </w:trPr>
        <w:tc>
          <w:tcPr>
            <w:tcW w:w="94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C4C4DB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64EF9D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Excluded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ED29C9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0CD581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</w:t>
            </w:r>
          </w:p>
        </w:tc>
      </w:tr>
      <w:tr w:rsidR="004C127C" w:rsidRPr="00793E19" w14:paraId="29AF4F8E" w14:textId="77777777" w:rsidTr="008047C8">
        <w:trPr>
          <w:cantSplit/>
        </w:trPr>
        <w:tc>
          <w:tcPr>
            <w:tcW w:w="94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6BDF41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0494E0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74417C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1A50D2A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4C127C" w:rsidRPr="00793E19" w14:paraId="1BAFA155" w14:textId="77777777" w:rsidTr="008047C8">
        <w:trPr>
          <w:cantSplit/>
        </w:trPr>
        <w:tc>
          <w:tcPr>
            <w:tcW w:w="448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58BB51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3BCCE929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3F1994F9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29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72"/>
        <w:gridCol w:w="1305"/>
      </w:tblGrid>
      <w:tr w:rsidR="004C127C" w:rsidRPr="00793E19" w14:paraId="47EC6B06" w14:textId="77777777" w:rsidTr="008047C8">
        <w:trPr>
          <w:cantSplit/>
        </w:trPr>
        <w:tc>
          <w:tcPr>
            <w:tcW w:w="29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374EE7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4C127C" w:rsidRPr="00793E19" w14:paraId="6B6D1D7B" w14:textId="77777777" w:rsidTr="008047C8">
        <w:trPr>
          <w:cantSplit/>
        </w:trPr>
        <w:tc>
          <w:tcPr>
            <w:tcW w:w="167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3D2965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30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0DDE37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 of Items</w:t>
            </w:r>
          </w:p>
        </w:tc>
      </w:tr>
      <w:tr w:rsidR="004C127C" w:rsidRPr="00793E19" w14:paraId="3030877D" w14:textId="77777777" w:rsidTr="008047C8">
        <w:trPr>
          <w:cantSplit/>
        </w:trPr>
        <w:tc>
          <w:tcPr>
            <w:tcW w:w="167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410E72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41</w:t>
            </w:r>
          </w:p>
        </w:tc>
        <w:tc>
          <w:tcPr>
            <w:tcW w:w="130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7818DF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</w:t>
            </w:r>
          </w:p>
        </w:tc>
      </w:tr>
    </w:tbl>
    <w:p w14:paraId="50CA8DD1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05AF68BD" w14:textId="77777777" w:rsidR="00E83F70" w:rsidRDefault="00E83F70" w:rsidP="00E83F70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3551DE06" w14:textId="77777777" w:rsidR="00E83F70" w:rsidRDefault="005429A8" w:rsidP="00E83F70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E83F70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5</w:t>
      </w:r>
    </w:p>
    <w:p w14:paraId="20BF4AF9" w14:textId="77777777" w:rsidR="00E83F70" w:rsidRDefault="00E83F70" w:rsidP="00E83F70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65ABEE2C" w14:textId="77777777" w:rsidR="00E83F70" w:rsidRDefault="00E83F70" w:rsidP="00E83F70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dan Hasil Pengujian Validitas dan Reliabilitas Instrumen</w:t>
      </w:r>
    </w:p>
    <w:p w14:paraId="0FDD0546" w14:textId="77777777" w:rsidR="00E83F70" w:rsidRDefault="00E83F70" w:rsidP="00E83F70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Variabel Pengalaman Kerja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628"/>
        <w:gridCol w:w="628"/>
        <w:gridCol w:w="628"/>
        <w:gridCol w:w="628"/>
        <w:gridCol w:w="628"/>
        <w:gridCol w:w="628"/>
        <w:gridCol w:w="628"/>
        <w:gridCol w:w="628"/>
        <w:gridCol w:w="628"/>
        <w:gridCol w:w="722"/>
        <w:gridCol w:w="623"/>
      </w:tblGrid>
      <w:tr w:rsidR="005429A8" w:rsidRPr="005429A8" w14:paraId="10A32ACF" w14:textId="77777777" w:rsidTr="005429A8">
        <w:trPr>
          <w:trHeight w:val="270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008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2E7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ABA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E16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43D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B18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9C5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A5E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EB5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74C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9E3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AC5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</w:t>
            </w:r>
          </w:p>
        </w:tc>
      </w:tr>
      <w:tr w:rsidR="005429A8" w:rsidRPr="005429A8" w14:paraId="62278A48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DF8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EB3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2C0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D73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488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D8A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75A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279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270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402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9F9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E2A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5429A8" w:rsidRPr="005429A8" w14:paraId="6345DF8F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0D3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981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A60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6F6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A58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C9C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AAA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E66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57C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4CB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1D6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8B7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</w:tr>
      <w:tr w:rsidR="005429A8" w:rsidRPr="005429A8" w14:paraId="2AE02C10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E5B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BDC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70E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6AF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5F6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07E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2E8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BAB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1FC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2C4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C1B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250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</w:tr>
      <w:tr w:rsidR="005429A8" w:rsidRPr="005429A8" w14:paraId="7E5E45A8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726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243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DD9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320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62F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EA9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6F3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61D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395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76E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7F3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E98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</w:tr>
      <w:tr w:rsidR="005429A8" w:rsidRPr="005429A8" w14:paraId="082A4141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335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843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ECC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997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18B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032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034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AB0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0FB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F89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9F4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56D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</w:tr>
      <w:tr w:rsidR="005429A8" w:rsidRPr="005429A8" w14:paraId="63447A83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616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202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945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19C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20C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37F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B8D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C9A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9E5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0CE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FC9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64E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5</w:t>
            </w:r>
          </w:p>
        </w:tc>
      </w:tr>
      <w:tr w:rsidR="005429A8" w:rsidRPr="005429A8" w14:paraId="39217B23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CD3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F1C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BE7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94E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00E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90B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043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8FC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BE5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E73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4BC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D83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</w:tr>
      <w:tr w:rsidR="005429A8" w:rsidRPr="005429A8" w14:paraId="1D75C628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DBE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D13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DAC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269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BED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167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913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C56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E0E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AA1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E40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7EA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</w:tr>
      <w:tr w:rsidR="005429A8" w:rsidRPr="005429A8" w14:paraId="53346539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FB0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FC2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53E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B88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EFC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BCB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5AA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1D9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AAB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E91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AF6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C4A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</w:tr>
      <w:tr w:rsidR="005429A8" w:rsidRPr="005429A8" w14:paraId="51784659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C0D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BBC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2AC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750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031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356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DA1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9FC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65F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7AB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E0F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4C4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</w:tr>
      <w:tr w:rsidR="005429A8" w:rsidRPr="005429A8" w14:paraId="288111F0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FB2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BEC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5E7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E49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B4A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C44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BE4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01C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8C6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624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C2E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C82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</w:tr>
      <w:tr w:rsidR="005429A8" w:rsidRPr="005429A8" w14:paraId="320F3E1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9E6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3ED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00C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D39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01D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D26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0BD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426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AE4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BA0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5C6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31A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7</w:t>
            </w:r>
          </w:p>
        </w:tc>
      </w:tr>
      <w:tr w:rsidR="005429A8" w:rsidRPr="005429A8" w14:paraId="14B9CD4A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D85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33E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D86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246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0B6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E62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9D0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C7B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40F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6D3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301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E44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5429A8" w:rsidRPr="005429A8" w14:paraId="5EF2BB93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55C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8E6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9ED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860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425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C6E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4CF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B61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C77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36B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DB8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0CC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5</w:t>
            </w:r>
          </w:p>
        </w:tc>
      </w:tr>
      <w:tr w:rsidR="005429A8" w:rsidRPr="005429A8" w14:paraId="76539877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2CC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ED2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F8E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A62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00A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577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8F6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E4B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A0F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AAF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184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6D5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</w:tr>
      <w:tr w:rsidR="005429A8" w:rsidRPr="005429A8" w14:paraId="52E7C0D4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D0C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FA0EE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921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44B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15058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6BB1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897FC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9B6AA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C087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A07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18F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31D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</w:tr>
      <w:tr w:rsidR="005429A8" w:rsidRPr="005429A8" w14:paraId="2F21416C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D65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B7E3E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2B74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67E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2DF87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5D8D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41C28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749B1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36EB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09C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08B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488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</w:tr>
      <w:tr w:rsidR="005429A8" w:rsidRPr="005429A8" w14:paraId="6F60378D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786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C3CAF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5EF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353B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C2C77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8CC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DFF6D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B2B8E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150C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CD8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C82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58E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5429A8" w:rsidRPr="005429A8" w14:paraId="4B5E277A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003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7E07D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458B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999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A73BD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476F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09F6F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F7756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46DC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AD7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42D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F5F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5429A8" w:rsidRPr="005429A8" w14:paraId="511A8B4A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D3E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AE720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D425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A7F9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F0E22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4ED1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6BAD6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8B0C2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45B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925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908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A08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7</w:t>
            </w:r>
          </w:p>
        </w:tc>
      </w:tr>
      <w:tr w:rsidR="005429A8" w:rsidRPr="005429A8" w14:paraId="3E496A7D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E7E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E2A04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F2C0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CF11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DD9FF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1BFB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F800E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EAB73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8018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64F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6EF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833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6</w:t>
            </w:r>
          </w:p>
        </w:tc>
      </w:tr>
      <w:tr w:rsidR="005429A8" w:rsidRPr="005429A8" w14:paraId="43A2538E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71D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78DD8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BE0A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A9F1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2A23B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317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B7C04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FD1EA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1153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B6F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593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2FF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</w:tr>
      <w:tr w:rsidR="005429A8" w:rsidRPr="005429A8" w14:paraId="79C6842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C3B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44064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6F65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22B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171F4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C525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54470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DA8BB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407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88F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BD7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64D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</w:tr>
      <w:tr w:rsidR="005429A8" w:rsidRPr="005429A8" w14:paraId="5CE87A2F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887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B11E0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DCF6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E082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9E8C2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6EE3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62763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0179E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DAD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462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D4F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5FF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</w:tr>
      <w:tr w:rsidR="005429A8" w:rsidRPr="005429A8" w14:paraId="051983CF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452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40E90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C31F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A44A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6B7ED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862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D5D4A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EFAC1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F0F4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4E5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48A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620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5</w:t>
            </w:r>
          </w:p>
        </w:tc>
      </w:tr>
      <w:tr w:rsidR="005429A8" w:rsidRPr="005429A8" w14:paraId="293C0F0F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244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970E4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FC06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9CE4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AEA4A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4058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4A009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A96CD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65E3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68A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313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EEC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</w:tr>
      <w:tr w:rsidR="005429A8" w:rsidRPr="005429A8" w14:paraId="50D12364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A7F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3993A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6C99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5044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769F0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205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7FA0E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F02D2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5512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285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DD8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7B1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</w:tr>
      <w:tr w:rsidR="005429A8" w:rsidRPr="005429A8" w14:paraId="5E921BD3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794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F24AF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E53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5A1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0F323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EDE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1A27F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20033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FA0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EB2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5D8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F35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7</w:t>
            </w:r>
          </w:p>
        </w:tc>
      </w:tr>
      <w:tr w:rsidR="005429A8" w:rsidRPr="005429A8" w14:paraId="1B8A5D65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264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C244B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7AD9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07E0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C3E27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731F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9EA0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E70B6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19EB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927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F81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826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6</w:t>
            </w:r>
          </w:p>
        </w:tc>
      </w:tr>
      <w:tr w:rsidR="005429A8" w:rsidRPr="005429A8" w14:paraId="3774A837" w14:textId="77777777" w:rsidTr="005429A8">
        <w:trPr>
          <w:trHeight w:val="270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DA9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0CCB4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3359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FF2B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C31A6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D5F4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2118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EBFB8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0F06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BCE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83F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D15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</w:tr>
    </w:tbl>
    <w:p w14:paraId="116624C5" w14:textId="77777777" w:rsidR="005429A8" w:rsidRDefault="005429A8" w:rsidP="00E83F70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169D446E" w14:textId="77777777" w:rsidR="005429A8" w:rsidRDefault="005429A8" w:rsidP="00E83F70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2A56DF8B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lastRenderedPageBreak/>
        <w:t>Correlations</w:t>
      </w:r>
    </w:p>
    <w:p w14:paraId="61CA9815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p w14:paraId="34394D7F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85"/>
        <w:gridCol w:w="941"/>
        <w:gridCol w:w="662"/>
        <w:gridCol w:w="564"/>
        <w:gridCol w:w="563"/>
        <w:gridCol w:w="651"/>
        <w:gridCol w:w="563"/>
        <w:gridCol w:w="563"/>
        <w:gridCol w:w="563"/>
        <w:gridCol w:w="563"/>
        <w:gridCol w:w="563"/>
        <w:gridCol w:w="584"/>
        <w:gridCol w:w="573"/>
      </w:tblGrid>
      <w:tr w:rsidR="004C127C" w:rsidRPr="00793E19" w14:paraId="741A4DF2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55EE2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4C127C" w:rsidRPr="00793E19" w14:paraId="60126DF5" w14:textId="77777777" w:rsidTr="008047C8">
        <w:trPr>
          <w:cantSplit/>
        </w:trPr>
        <w:tc>
          <w:tcPr>
            <w:tcW w:w="989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302D2C8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013362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1</w:t>
            </w:r>
          </w:p>
        </w:tc>
        <w:tc>
          <w:tcPr>
            <w:tcW w:w="36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C11459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2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DA7A06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3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2C059A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4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83BCF7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5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9927E1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6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3FD0A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7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D918CD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8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3D5C77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9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B51D72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10</w:t>
            </w:r>
          </w:p>
        </w:tc>
        <w:tc>
          <w:tcPr>
            <w:tcW w:w="365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DB7D27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</w:t>
            </w:r>
          </w:p>
        </w:tc>
      </w:tr>
      <w:tr w:rsidR="004C127C" w:rsidRPr="00793E19" w14:paraId="5FC8B1D4" w14:textId="77777777" w:rsidTr="008047C8">
        <w:trPr>
          <w:cantSplit/>
        </w:trPr>
        <w:tc>
          <w:tcPr>
            <w:tcW w:w="282" w:type="pct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3E112F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1</w:t>
            </w:r>
          </w:p>
        </w:tc>
        <w:tc>
          <w:tcPr>
            <w:tcW w:w="707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456AB7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BFBE54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9974C0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C4C78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1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CC2CBD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.00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81253D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8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2263DA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0175F5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8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BB1979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711A0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A3D7EA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430D0D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0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2A3AE9FE" w14:textId="77777777" w:rsidTr="008047C8">
        <w:trPr>
          <w:cantSplit/>
        </w:trPr>
        <w:tc>
          <w:tcPr>
            <w:tcW w:w="282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315AF72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9C90EB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145E05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BB3D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33023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E8A52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15040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48CDE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10ABD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9DB1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A4A82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D4C9B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54A9B7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7023334D" w14:textId="77777777" w:rsidTr="008047C8">
        <w:trPr>
          <w:cantSplit/>
        </w:trPr>
        <w:tc>
          <w:tcPr>
            <w:tcW w:w="282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312F6CD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37078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CC44B9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195828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FBC58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7A54E9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BC58B7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4852BE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3F3040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CEF689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78BA0E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2A96F8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9294A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6CAE727E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1740A5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2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BBE28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92F9E2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D3370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F2E0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3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A91F2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1DF79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7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B0011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5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26DA2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0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8AC06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7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0369B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FC2DF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6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E7D017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9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62FBE27F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B6B4F6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ED2C19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65AAD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FAEBA9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D3858D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18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5B610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4AF14E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BC20E5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56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EAC84A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B6905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70CB5E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1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DAB9EA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5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BF28C4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4BBE5408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42CFB2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CABD8E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7AD697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2B2E53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40FA48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726AD9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1DDC08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330235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8C84C5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7269FD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FCEF8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218DC8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7ED1A54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3D58EEDD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FAA9C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3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F402CE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C06BCC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8526F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3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34913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B2FF3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F672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6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A65E1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1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73FD0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9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BE0F9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3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696F5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E0779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07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9592E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8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6CF5D48C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7D0676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11ADEF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EE769D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D42FF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1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415F9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FDE30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FC3B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6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824B0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6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851C9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1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A7A16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2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E7DB9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E0DE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72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1CFD39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6</w:t>
            </w:r>
          </w:p>
        </w:tc>
      </w:tr>
      <w:tr w:rsidR="004C127C" w:rsidRPr="00793E19" w14:paraId="11BAD968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DE7E6A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487C4B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792A7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3041FE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ED508A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DBA7AA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60181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2CF74E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BC4022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9937C4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A131E5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A7F96B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BC5E3A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6CBF495D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83321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4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C9B15F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4A63BE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.00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542BE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2474A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9D59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8DF3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8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CA96C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083DF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8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3D2FF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66532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91B88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D60919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0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368A1E49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16E755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5993EF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31041F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1BFC91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910D4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B74BE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E828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71FD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0FD2C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16320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8900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EC663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D19EC4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2867BC6D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BB89CB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4616CF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89E91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64A784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1F4E32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ABA50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8B658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6780F1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6E81F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203CD0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6DDDCF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872AB8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22B0B9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0ACE7171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EB47A0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5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CB9ABD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A014BE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8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C930E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7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67292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6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A1847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8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63D34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AC080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BDD7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6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08ED5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5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85A0A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9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71318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9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D85385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3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55AAFAE5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CE2B2C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FF03A2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DF3D22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D299F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6919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6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0ED5F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33232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D8280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8513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4ADA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A618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59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0EDC4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7265C2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69BDA667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B68072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0E6FC2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862F7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47B9B8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AD9B88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D8829F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BBFDC2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A6D86B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6D58C9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980727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FB3729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23F789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78016C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4C4CE6C8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BA5AE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lastRenderedPageBreak/>
              <w:t>PK.6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E23A89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90643C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63DEB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5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6525F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1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6E7A1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4F1D9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2E59F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3EDA4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47FB4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7FC2C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3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616E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3CF21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8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2F2B2F70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D3E722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FAF1B4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BB6B1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CF45E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5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BABA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6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903C7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6DC91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C8B2C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7E547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7AC4C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DBC9A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1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D3F0D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2CA8A6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</w:tr>
      <w:tr w:rsidR="004C127C" w:rsidRPr="00793E19" w14:paraId="39086169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6C795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1C91B8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B32D58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83665B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9E84CB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FD39CF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4386D3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3C2C28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1AC9B7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5D409F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28EAFA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6F4931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FBBF73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3DFFD2CD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18DBDD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7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5B943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F669B9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8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6AE15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0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53B46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9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3BA4A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8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29B74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6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69C3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87F1E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58BBA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9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23FC7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199324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D2BA25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8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0CD0ECB5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A46D6C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AAA044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773FB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8EDA2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541A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1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9153F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5000A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34F3A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7465B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6E4C8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7BDD3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E199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4C8221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562F86A1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615842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27B2F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AD0596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7601C1B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C72784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E7C348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DF8BE0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A9E938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08E16A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607ED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92ED90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548F5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AEECCB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27218381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84CB0A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8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12181D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D7EA4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83CB9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7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27532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3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ACCD9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57E0F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5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5E25A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D7E4F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9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77BB6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5C8EC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7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DDFDA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73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9589A3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0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7AC1D174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BBEBCE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F630B3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5B145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D710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9CB47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2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C4989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1EC4C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6EE92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F3F45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F229D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3AF9D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3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8F687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44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BA6D83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016D5EC7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88D4B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F9FBAE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DD2D62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6C6EC85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108D5E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B03A59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5F53AA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BD7B8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DC2DB8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76C200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2A14CA6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AA513C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9F39A2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3A33F28C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BD9A9E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9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857997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3A78FB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42759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A60E9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8A0C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17D21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9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E329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3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B249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C8F7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7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BCB3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48D10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7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B86B75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8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45509025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5ECC7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7A73BD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5AEFFE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3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9CB44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BD2D2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7A532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D540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59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26003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1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E395C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F5AB9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3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C39CF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6967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FB6726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</w:tr>
      <w:tr w:rsidR="004C127C" w:rsidRPr="00793E19" w14:paraId="3FE17B24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EB6BF7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3DC4B3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53F4B8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5841A19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8E0B0A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0EE633F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063514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6D3221D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7499B3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DD4399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1B1261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40E7B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AB0134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4E2565D4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83DEBD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.10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A8CA5A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0BC447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9AB38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6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E58A3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07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F47A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002FD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9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394CD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458A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EDAB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73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CA350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7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6212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A69F69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38A2C5A3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BC05C9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DAD003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0EF403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80256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5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28821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72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138EB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57AF2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E7DB8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DE0B9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6F33C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44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228C0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6197B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6063EC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660D270B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784CF4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D1111E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2E820A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</w:tcBorders>
            <w:shd w:val="clear" w:color="auto" w:fill="FFFFFF"/>
            <w:vAlign w:val="center"/>
          </w:tcPr>
          <w:p w14:paraId="0E39BC2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7F3E5F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2C9ADE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4E21AF8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7D58308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B4B6EE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57E9AFE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3B0D84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</w:tcBorders>
            <w:shd w:val="clear" w:color="auto" w:fill="FFFFFF"/>
            <w:vAlign w:val="center"/>
          </w:tcPr>
          <w:p w14:paraId="10AECD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D050E9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1A516E03" w14:textId="77777777" w:rsidTr="008047C8">
        <w:trPr>
          <w:cantSplit/>
        </w:trPr>
        <w:tc>
          <w:tcPr>
            <w:tcW w:w="282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19FC4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K</w:t>
            </w: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94958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DE0612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0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FCD7B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9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ED1FB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8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E66FD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0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5D8C6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3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E145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8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3175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8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6C5F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0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8C71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8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F6BC9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DAE7F2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</w:tr>
      <w:tr w:rsidR="004C127C" w:rsidRPr="00793E19" w14:paraId="3BC31A92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0F6375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0B4EA2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788B2A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3BEAD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AC4EE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5B10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9D03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99BA2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8640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6F11D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0D3EC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2D221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480C99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C127C" w:rsidRPr="00793E19" w14:paraId="48DB4EE7" w14:textId="77777777" w:rsidTr="008047C8">
        <w:trPr>
          <w:cantSplit/>
        </w:trPr>
        <w:tc>
          <w:tcPr>
            <w:tcW w:w="282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6DF360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7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C2835A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64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D9E5D3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F6A1CC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4DFFC4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FDE09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42A1D4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EB18AD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C289C2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CFC08B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BE65D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FA9196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5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53F4F8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5670B64B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06ED1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4C127C" w:rsidRPr="00793E19" w14:paraId="66C96B22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D0E40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581FEEA3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lastRenderedPageBreak/>
        <w:t>Reliability</w:t>
      </w:r>
    </w:p>
    <w:p w14:paraId="5C12C3A5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448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46"/>
        <w:gridCol w:w="1269"/>
        <w:gridCol w:w="1134"/>
        <w:gridCol w:w="1134"/>
      </w:tblGrid>
      <w:tr w:rsidR="004C127C" w:rsidRPr="00793E19" w14:paraId="31C4B93F" w14:textId="77777777" w:rsidTr="008047C8">
        <w:trPr>
          <w:cantSplit/>
        </w:trPr>
        <w:tc>
          <w:tcPr>
            <w:tcW w:w="448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6E8886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4C127C" w:rsidRPr="00793E19" w14:paraId="12AAEC35" w14:textId="77777777" w:rsidTr="008047C8">
        <w:trPr>
          <w:cantSplit/>
        </w:trPr>
        <w:tc>
          <w:tcPr>
            <w:tcW w:w="221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63036EB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5BB519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E3642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%</w:t>
            </w:r>
          </w:p>
        </w:tc>
      </w:tr>
      <w:tr w:rsidR="004C127C" w:rsidRPr="00793E19" w14:paraId="7A4D444A" w14:textId="77777777" w:rsidTr="008047C8">
        <w:trPr>
          <w:cantSplit/>
        </w:trPr>
        <w:tc>
          <w:tcPr>
            <w:tcW w:w="94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23472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26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12478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134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F2D3E5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5BDB81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4C127C" w:rsidRPr="00793E19" w14:paraId="395932FA" w14:textId="77777777" w:rsidTr="008047C8">
        <w:trPr>
          <w:cantSplit/>
        </w:trPr>
        <w:tc>
          <w:tcPr>
            <w:tcW w:w="94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141D29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5384FC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Excluded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C5A7C1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572CA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</w:t>
            </w:r>
          </w:p>
        </w:tc>
      </w:tr>
      <w:tr w:rsidR="004C127C" w:rsidRPr="00793E19" w14:paraId="75E52B63" w14:textId="77777777" w:rsidTr="008047C8">
        <w:trPr>
          <w:cantSplit/>
        </w:trPr>
        <w:tc>
          <w:tcPr>
            <w:tcW w:w="94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E0563A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1FCCFEC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656A4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14E37AA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4C127C" w:rsidRPr="00793E19" w14:paraId="69EFE367" w14:textId="77777777" w:rsidTr="008047C8">
        <w:trPr>
          <w:cantSplit/>
        </w:trPr>
        <w:tc>
          <w:tcPr>
            <w:tcW w:w="448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3BE632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32F3E4D3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519E3689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29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72"/>
        <w:gridCol w:w="1305"/>
      </w:tblGrid>
      <w:tr w:rsidR="004C127C" w:rsidRPr="00793E19" w14:paraId="1B026FD7" w14:textId="77777777" w:rsidTr="008047C8">
        <w:trPr>
          <w:cantSplit/>
        </w:trPr>
        <w:tc>
          <w:tcPr>
            <w:tcW w:w="29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D9F155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4C127C" w:rsidRPr="00793E19" w14:paraId="4BAEBA11" w14:textId="77777777" w:rsidTr="008047C8">
        <w:trPr>
          <w:cantSplit/>
        </w:trPr>
        <w:tc>
          <w:tcPr>
            <w:tcW w:w="167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7895EA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30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C00F47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 of Items</w:t>
            </w:r>
          </w:p>
        </w:tc>
      </w:tr>
      <w:tr w:rsidR="004C127C" w:rsidRPr="00793E19" w14:paraId="38E496CB" w14:textId="77777777" w:rsidTr="008047C8">
        <w:trPr>
          <w:cantSplit/>
        </w:trPr>
        <w:tc>
          <w:tcPr>
            <w:tcW w:w="167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924F35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05</w:t>
            </w:r>
          </w:p>
        </w:tc>
        <w:tc>
          <w:tcPr>
            <w:tcW w:w="130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9994B2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</w:t>
            </w:r>
          </w:p>
        </w:tc>
      </w:tr>
    </w:tbl>
    <w:p w14:paraId="3479C71C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3ED83D16" w14:textId="77777777" w:rsidR="00E83F70" w:rsidRDefault="004C127C" w:rsidP="0089286F">
      <w:pPr>
        <w:spacing w:after="0" w:line="360" w:lineRule="auto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b/>
          <w:bCs/>
          <w:color w:val="000000"/>
          <w:sz w:val="26"/>
          <w:szCs w:val="26"/>
        </w:rPr>
        <w:br w:type="page"/>
      </w:r>
      <w:r w:rsidR="00E83F70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6</w:t>
      </w:r>
    </w:p>
    <w:p w14:paraId="08AC4C83" w14:textId="77777777" w:rsidR="00E83F70" w:rsidRDefault="00E83F70" w:rsidP="00E83F70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54FFF70F" w14:textId="77777777" w:rsidR="00E83F70" w:rsidRDefault="00E83F70" w:rsidP="0089286F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dan Hasil Pengujian Validitas dan Reliabilitas Instrumen</w:t>
      </w:r>
    </w:p>
    <w:p w14:paraId="7AB5E080" w14:textId="77777777" w:rsidR="00E83F70" w:rsidRDefault="00E83F70" w:rsidP="0089286F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Variabel Produktivitas Kerja</w:t>
      </w:r>
    </w:p>
    <w:tbl>
      <w:tblPr>
        <w:tblW w:w="5108" w:type="pct"/>
        <w:tblLook w:val="04A0" w:firstRow="1" w:lastRow="0" w:firstColumn="1" w:lastColumn="0" w:noHBand="0" w:noVBand="1"/>
      </w:tblPr>
      <w:tblGrid>
        <w:gridCol w:w="931"/>
        <w:gridCol w:w="752"/>
        <w:gridCol w:w="752"/>
        <w:gridCol w:w="752"/>
        <w:gridCol w:w="752"/>
        <w:gridCol w:w="752"/>
        <w:gridCol w:w="752"/>
        <w:gridCol w:w="752"/>
        <w:gridCol w:w="752"/>
        <w:gridCol w:w="752"/>
        <w:gridCol w:w="842"/>
        <w:gridCol w:w="617"/>
      </w:tblGrid>
      <w:tr w:rsidR="005429A8" w:rsidRPr="005429A8" w14:paraId="0CC530C7" w14:textId="77777777" w:rsidTr="005429A8">
        <w:trPr>
          <w:trHeight w:val="270"/>
        </w:trPr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277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E49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1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C21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2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FF0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3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CBF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4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A14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5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ECA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6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8C8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7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3CB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8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82C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9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2B35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10</w:t>
            </w:r>
          </w:p>
        </w:tc>
        <w:tc>
          <w:tcPr>
            <w:tcW w:w="43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5CF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</w:t>
            </w:r>
          </w:p>
        </w:tc>
      </w:tr>
      <w:tr w:rsidR="005429A8" w:rsidRPr="005429A8" w14:paraId="34237D30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CF8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D73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917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F28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C06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259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95E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B79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38F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27F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1E3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0B9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</w:tr>
      <w:tr w:rsidR="005429A8" w:rsidRPr="005429A8" w14:paraId="48FA53A5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661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D7A5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A33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265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C1D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55C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A6B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C0D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8CC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762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0F1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4B1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</w:tr>
      <w:tr w:rsidR="005429A8" w:rsidRPr="005429A8" w14:paraId="6CF3CF9A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7C1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810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516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C53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5FB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245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A53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902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0C6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942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A81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21D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</w:tr>
      <w:tr w:rsidR="005429A8" w:rsidRPr="005429A8" w14:paraId="0A6A6A6A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040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C39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F7B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70D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57D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0FE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98D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6F9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386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6F1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B95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61A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</w:tr>
      <w:tr w:rsidR="005429A8" w:rsidRPr="005429A8" w14:paraId="2D494D7E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111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7DB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B71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451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616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37C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9D2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A24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161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62D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715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6DC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5429A8" w:rsidRPr="005429A8" w14:paraId="1250C6B1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E95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AD2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59C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546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A35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850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092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E61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00D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7F0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402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FFE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</w:tr>
      <w:tr w:rsidR="005429A8" w:rsidRPr="005429A8" w14:paraId="05F595BC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331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F7E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778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634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637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DE6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02E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EA9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262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1BE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BB3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8B3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0</w:t>
            </w:r>
          </w:p>
        </w:tc>
      </w:tr>
      <w:tr w:rsidR="005429A8" w:rsidRPr="005429A8" w14:paraId="0B20BE18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E01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D3C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F79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B11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B04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6B1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25D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682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39B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319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54B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BAF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</w:tr>
      <w:tr w:rsidR="005429A8" w:rsidRPr="005429A8" w14:paraId="1CF1798A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95D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6C6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B64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EBB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F77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F08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482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385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7D7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342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6DB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141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</w:tr>
      <w:tr w:rsidR="005429A8" w:rsidRPr="005429A8" w14:paraId="2F1FBF86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060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89F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926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EC7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483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5B8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D2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5EF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125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646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05B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3A6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</w:tr>
      <w:tr w:rsidR="005429A8" w:rsidRPr="005429A8" w14:paraId="6C9FF70B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352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36B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389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91E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226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9C1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D90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95D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AD2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049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7D7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21D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9</w:t>
            </w:r>
          </w:p>
        </w:tc>
      </w:tr>
      <w:tr w:rsidR="005429A8" w:rsidRPr="005429A8" w14:paraId="4C1AAB43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564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BEE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41C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B4B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076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40A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328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49F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58E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995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354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210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</w:tr>
      <w:tr w:rsidR="005429A8" w:rsidRPr="005429A8" w14:paraId="549116EC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904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54A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347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67F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83C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AE8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19A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88E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0D8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F03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379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1ED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</w:tr>
      <w:tr w:rsidR="005429A8" w:rsidRPr="005429A8" w14:paraId="3A6EFB67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94A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276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44E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597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F62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4A4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1BE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6C8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88E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9EF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56F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806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9</w:t>
            </w:r>
          </w:p>
        </w:tc>
      </w:tr>
      <w:tr w:rsidR="005429A8" w:rsidRPr="005429A8" w14:paraId="2CBBA984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F65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84E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D38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041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183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E1C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9FF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429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62F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88F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C9B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049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</w:tr>
      <w:tr w:rsidR="005429A8" w:rsidRPr="005429A8" w14:paraId="660876F5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2E4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525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ACA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E59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C44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231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75C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B0F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A95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526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29E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09C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</w:tr>
      <w:tr w:rsidR="005429A8" w:rsidRPr="005429A8" w14:paraId="012920FF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878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2B6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5ED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58E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D99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FA8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685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445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DE3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F9F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872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FFF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</w:tr>
      <w:tr w:rsidR="005429A8" w:rsidRPr="005429A8" w14:paraId="63C3DA60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386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4F2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5D5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BB9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C5D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E72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0E1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C62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513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CA6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8BD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910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</w:tr>
      <w:tr w:rsidR="005429A8" w:rsidRPr="005429A8" w14:paraId="427FFAF9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D84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A4E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431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878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EA9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CAE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F35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552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995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A49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9F0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BB3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</w:tr>
      <w:tr w:rsidR="005429A8" w:rsidRPr="005429A8" w14:paraId="0526439A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C05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DF2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A8F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581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322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72E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8FD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108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27C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9E5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4F0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429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</w:tr>
      <w:tr w:rsidR="005429A8" w:rsidRPr="005429A8" w14:paraId="3482E170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C0F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341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29D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AEA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CA8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2A3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621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38D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3BE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733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1FC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F1E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</w:tr>
      <w:tr w:rsidR="005429A8" w:rsidRPr="005429A8" w14:paraId="3BC21272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F50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D8A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699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BB7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277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34F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316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D29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1C7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10E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666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763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</w:tr>
      <w:tr w:rsidR="005429A8" w:rsidRPr="005429A8" w14:paraId="474BD771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A81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856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32C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C47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2C9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963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57F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51B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31F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C16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1B3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DB3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</w:tr>
      <w:tr w:rsidR="005429A8" w:rsidRPr="005429A8" w14:paraId="4C4B9DD1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4EE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B20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F32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18C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DEB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887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020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AD9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585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798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EF2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04F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</w:tr>
      <w:tr w:rsidR="005429A8" w:rsidRPr="005429A8" w14:paraId="689DED42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23B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308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864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B76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D02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7D5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57E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7D6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D80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F26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53B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FA8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</w:tr>
      <w:tr w:rsidR="005429A8" w:rsidRPr="005429A8" w14:paraId="56706891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3D9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0DD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CC0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0BC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FB2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1AD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9D7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0E9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DCF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549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E39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254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</w:tr>
      <w:tr w:rsidR="005429A8" w:rsidRPr="005429A8" w14:paraId="4784FB36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872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4DF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914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6E6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9F7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FE7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17E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C71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A07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24D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172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DC4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</w:tr>
      <w:tr w:rsidR="005429A8" w:rsidRPr="005429A8" w14:paraId="7D698B9D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625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FF1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FE2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A52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9B8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4A7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44D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02D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E59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BC4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3EA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D37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</w:tr>
      <w:tr w:rsidR="005429A8" w:rsidRPr="005429A8" w14:paraId="1B77E3FF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E13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C0D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128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790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A52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43E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4FC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B76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3A9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A54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57E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55E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</w:tr>
      <w:tr w:rsidR="005429A8" w:rsidRPr="005429A8" w14:paraId="54734DE7" w14:textId="77777777" w:rsidTr="005429A8">
        <w:trPr>
          <w:trHeight w:val="270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27A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19C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FF3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31C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068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C30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507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E07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63A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8F2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E6D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63A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</w:tr>
    </w:tbl>
    <w:p w14:paraId="66808A88" w14:textId="77777777" w:rsidR="005429A8" w:rsidRDefault="005429A8" w:rsidP="00E83F70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6C4F67A8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lastRenderedPageBreak/>
        <w:t>Correlations</w:t>
      </w:r>
    </w:p>
    <w:p w14:paraId="3D489995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64"/>
        <w:gridCol w:w="829"/>
        <w:gridCol w:w="595"/>
        <w:gridCol w:w="585"/>
        <w:gridCol w:w="585"/>
        <w:gridCol w:w="585"/>
        <w:gridCol w:w="585"/>
        <w:gridCol w:w="585"/>
        <w:gridCol w:w="585"/>
        <w:gridCol w:w="585"/>
        <w:gridCol w:w="585"/>
        <w:gridCol w:w="662"/>
        <w:gridCol w:w="508"/>
      </w:tblGrid>
      <w:tr w:rsidR="004C127C" w:rsidRPr="00793E19" w14:paraId="0DF2B1E4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538C53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4C127C" w:rsidRPr="00793E19" w14:paraId="74236C81" w14:textId="77777777" w:rsidTr="008047C8">
        <w:trPr>
          <w:cantSplit/>
        </w:trPr>
        <w:tc>
          <w:tcPr>
            <w:tcW w:w="1054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329F22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58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DF4308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1</w:t>
            </w:r>
          </w:p>
        </w:tc>
        <w:tc>
          <w:tcPr>
            <w:tcW w:w="358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BF6803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2</w:t>
            </w:r>
          </w:p>
        </w:tc>
        <w:tc>
          <w:tcPr>
            <w:tcW w:w="35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AA26B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3</w:t>
            </w:r>
          </w:p>
        </w:tc>
        <w:tc>
          <w:tcPr>
            <w:tcW w:w="35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40E171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4</w:t>
            </w:r>
          </w:p>
        </w:tc>
        <w:tc>
          <w:tcPr>
            <w:tcW w:w="35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B98F78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5</w:t>
            </w:r>
          </w:p>
        </w:tc>
        <w:tc>
          <w:tcPr>
            <w:tcW w:w="35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65C703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6</w:t>
            </w:r>
          </w:p>
        </w:tc>
        <w:tc>
          <w:tcPr>
            <w:tcW w:w="35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34927E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7</w:t>
            </w:r>
          </w:p>
        </w:tc>
        <w:tc>
          <w:tcPr>
            <w:tcW w:w="35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88D68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8</w:t>
            </w:r>
          </w:p>
        </w:tc>
        <w:tc>
          <w:tcPr>
            <w:tcW w:w="35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3FFC81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9</w:t>
            </w:r>
          </w:p>
        </w:tc>
        <w:tc>
          <w:tcPr>
            <w:tcW w:w="35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6ABB90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10</w:t>
            </w:r>
          </w:p>
        </w:tc>
        <w:tc>
          <w:tcPr>
            <w:tcW w:w="359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4E51A0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</w:t>
            </w:r>
          </w:p>
        </w:tc>
      </w:tr>
      <w:tr w:rsidR="004C127C" w:rsidRPr="00793E19" w14:paraId="7E77C63F" w14:textId="77777777" w:rsidTr="008047C8">
        <w:trPr>
          <w:cantSplit/>
        </w:trPr>
        <w:tc>
          <w:tcPr>
            <w:tcW w:w="358" w:type="pct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0E0690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1</w:t>
            </w:r>
          </w:p>
        </w:tc>
        <w:tc>
          <w:tcPr>
            <w:tcW w:w="696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CDE2C0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24B473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8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CF7871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F0702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AEE639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3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66F418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4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5313E7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D37440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C38F19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F9836A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37</w:t>
            </w:r>
          </w:p>
        </w:tc>
        <w:tc>
          <w:tcPr>
            <w:tcW w:w="35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D75323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2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414D68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3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0E6136CF" w14:textId="77777777" w:rsidTr="008047C8">
        <w:trPr>
          <w:cantSplit/>
        </w:trPr>
        <w:tc>
          <w:tcPr>
            <w:tcW w:w="358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53FD55B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8CE773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3BF7C9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1BE5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48085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7535F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A52E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1EC83C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882F0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81E3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0898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07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DD9D3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EE5510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149F5C64" w14:textId="77777777" w:rsidTr="008047C8">
        <w:trPr>
          <w:cantSplit/>
        </w:trPr>
        <w:tc>
          <w:tcPr>
            <w:tcW w:w="358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4280537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00E62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2D58A6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</w:tcBorders>
            <w:shd w:val="clear" w:color="auto" w:fill="FFFFFF"/>
            <w:vAlign w:val="center"/>
          </w:tcPr>
          <w:p w14:paraId="652B9C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516801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B3C023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282CC88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914A0E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76DA5E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148306B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1A51B8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361DF8B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6DB42D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041B76CC" w14:textId="77777777" w:rsidTr="008047C8">
        <w:trPr>
          <w:cantSplit/>
        </w:trPr>
        <w:tc>
          <w:tcPr>
            <w:tcW w:w="358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0A8239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2</w:t>
            </w: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D6A721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7A67C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F94B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DA624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3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F828F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4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492F6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5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AD474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2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956B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9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5B49C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25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2A44E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2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A294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8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5366DB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4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0452DFFA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CA932D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21168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0ED9D5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358" w:type="pct"/>
            <w:tcBorders>
              <w:top w:val="nil"/>
            </w:tcBorders>
            <w:shd w:val="clear" w:color="auto" w:fill="FFFFFF"/>
            <w:vAlign w:val="center"/>
          </w:tcPr>
          <w:p w14:paraId="56BA06F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39AA354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1CBC9A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71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1204D19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01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DEA066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05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7604176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3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1603760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8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1DD4DF9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A934C6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6</w:t>
            </w:r>
          </w:p>
        </w:tc>
        <w:tc>
          <w:tcPr>
            <w:tcW w:w="359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FE7A2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70F9F6A3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A671F8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130A61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2601DA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</w:tcBorders>
            <w:shd w:val="clear" w:color="auto" w:fill="FFFFFF"/>
            <w:vAlign w:val="center"/>
          </w:tcPr>
          <w:p w14:paraId="5C5ED8C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3DAF11D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04C9D9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1646184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1A1D0E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67CD44C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48D4CA8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2669DA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45ED9BC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77F129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785C3872" w14:textId="77777777" w:rsidTr="008047C8">
        <w:trPr>
          <w:cantSplit/>
        </w:trPr>
        <w:tc>
          <w:tcPr>
            <w:tcW w:w="358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077B0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3</w:t>
            </w: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AC447A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6FDE1A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C7AE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3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7A3EE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CBA7B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EEE1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55099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5D818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3E0CA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4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79286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0F01C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8C428C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3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1998CC7C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4EE60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7F62EE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A72570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8215E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8E9D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4E501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6444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A0CB0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9AB54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329FC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D9D6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F7D6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DE231A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19301C6A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5E976A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879DB0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5D581A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</w:tcBorders>
            <w:shd w:val="clear" w:color="auto" w:fill="FFFFFF"/>
            <w:vAlign w:val="center"/>
          </w:tcPr>
          <w:p w14:paraId="5ADAB34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131CE1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5FFAC6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4C865E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9EC3D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70B47C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66CD452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6BE2DB4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79034B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E74280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683A3C8C" w14:textId="77777777" w:rsidTr="008047C8">
        <w:trPr>
          <w:cantSplit/>
        </w:trPr>
        <w:tc>
          <w:tcPr>
            <w:tcW w:w="358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5BEC4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4</w:t>
            </w: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28F0D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50335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3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2F7D0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4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DC321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7A46D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FC7F9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B6D93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23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B89A8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3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0C1A2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2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55565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DD21B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2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6633D7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7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582BCC4A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D31AE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60B2C6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5B2A3D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451D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7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7EAF3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14513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7C26A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E3008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82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97EF3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C014D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EBBD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6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CA9E0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01D1E9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7A888827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34924A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80EDDA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D5912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</w:tcBorders>
            <w:shd w:val="clear" w:color="auto" w:fill="FFFFFF"/>
            <w:vAlign w:val="center"/>
          </w:tcPr>
          <w:p w14:paraId="5D1DF3E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61227F8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382D74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4D8A717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3301A4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776C0DA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754719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4D95C6D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5F996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304CF1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25DC80D7" w14:textId="77777777" w:rsidTr="008047C8">
        <w:trPr>
          <w:cantSplit/>
        </w:trPr>
        <w:tc>
          <w:tcPr>
            <w:tcW w:w="358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2DC3D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5</w:t>
            </w: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62593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A9FBAE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4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D2F6D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5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540FF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3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F52E4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FC3D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E1279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7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B8619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7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8484E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1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EB110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F8BF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7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5E1789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2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28DC9D66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7478A3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E8EAFE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2FF332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59E07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0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042C4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22DEA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C598F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8A412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F3487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2F02E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8E0D7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3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A749A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C140B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299B5A83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28F21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80CD37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F18D38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</w:tcBorders>
            <w:shd w:val="clear" w:color="auto" w:fill="FFFFFF"/>
            <w:vAlign w:val="center"/>
          </w:tcPr>
          <w:p w14:paraId="5678637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638DDD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47638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66B4C9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6D6694A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136182F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1EE91AE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6FBA41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77B113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74F55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559EF6B3" w14:textId="77777777" w:rsidTr="008047C8">
        <w:trPr>
          <w:cantSplit/>
        </w:trPr>
        <w:tc>
          <w:tcPr>
            <w:tcW w:w="358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7EC208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6</w:t>
            </w: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8A93CE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F91490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6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AC2BE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02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1BF40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7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6DD7F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23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01BD6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7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CCAAA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BBC16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4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F6719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7189E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C40B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9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203C4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7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43E4D770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E6B16C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D55C3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E43BF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21B22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05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BD439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D79AA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82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54D08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D1DA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AF0DC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B0C2F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3379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B9EDA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3E003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1D710E5F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D29C45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65E49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A47AAE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</w:tcBorders>
            <w:shd w:val="clear" w:color="auto" w:fill="FFFFFF"/>
            <w:vAlign w:val="center"/>
          </w:tcPr>
          <w:p w14:paraId="5A74E9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235E9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794B57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A6788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0EBDA7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3298DE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6C36B6D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A11CFC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685C8BA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166BD1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060E0EFF" w14:textId="77777777" w:rsidTr="008047C8">
        <w:trPr>
          <w:cantSplit/>
        </w:trPr>
        <w:tc>
          <w:tcPr>
            <w:tcW w:w="358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541256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7</w:t>
            </w: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F43F66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D5059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1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8E468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9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337CE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4CADE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3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B8189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7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93152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4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9EF53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31675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8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55545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912C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0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A6F975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7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2E3E2D7F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462020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EF5E6D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AA5CD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D5097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3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D7F0F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44276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A91F1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1AB2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49A56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5B5F3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5FE7E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4FF0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DD562D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36A94470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26434F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95164D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29655E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</w:tcBorders>
            <w:shd w:val="clear" w:color="auto" w:fill="FFFFFF"/>
            <w:vAlign w:val="center"/>
          </w:tcPr>
          <w:p w14:paraId="1C6AA25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41E29D2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2DB3A7D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603A2E8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3316F7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131F3EB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30B66AD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612EA5C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59BC3E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3B7364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7553A440" w14:textId="77777777" w:rsidTr="008047C8">
        <w:trPr>
          <w:cantSplit/>
        </w:trPr>
        <w:tc>
          <w:tcPr>
            <w:tcW w:w="358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6B35AF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8</w:t>
            </w: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9B4E31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B788F6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5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22E03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25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FFE6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4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419F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2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8F748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1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76C9F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2E0D7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8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C7BC8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97DA7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A4B7C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4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D2B687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4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6F2CC6E2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4D1113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38EC02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66E691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C277C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8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7A517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93BD8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DA136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27DEF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A2781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E4C3B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3555B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75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2723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C7993E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45AB0676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3D6B98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F971E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378B98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</w:tcBorders>
            <w:shd w:val="clear" w:color="auto" w:fill="FFFFFF"/>
            <w:vAlign w:val="center"/>
          </w:tcPr>
          <w:p w14:paraId="2973863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4FF152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7800C7B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0F9F51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203C76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4A8BC2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6EA6EB6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14A2DC4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46E9C9F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1F6D7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11283072" w14:textId="77777777" w:rsidTr="008047C8">
        <w:trPr>
          <w:cantSplit/>
        </w:trPr>
        <w:tc>
          <w:tcPr>
            <w:tcW w:w="358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D23C08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9</w:t>
            </w: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F9D9E7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CD5D1A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37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1D93F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2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6D80C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F3435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4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6A5B2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2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37CC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AC079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0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ACDA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525F8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27D0A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77D68B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2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6C2A2D32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DD73C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540EDE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6F3A4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07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F372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7864A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BA644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66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A71E6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43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45A73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2BB38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9238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75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84C7A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ECAB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17B8F0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59D48B5F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914BF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C020C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596188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</w:tcBorders>
            <w:shd w:val="clear" w:color="auto" w:fill="FFFFFF"/>
            <w:vAlign w:val="center"/>
          </w:tcPr>
          <w:p w14:paraId="3A38EFC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355295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3C46FFE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AD2FF2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B935FA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3FC92D0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23D181E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3771F16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2947F9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9443C9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2763F457" w14:textId="77777777" w:rsidTr="008047C8">
        <w:trPr>
          <w:cantSplit/>
        </w:trPr>
        <w:tc>
          <w:tcPr>
            <w:tcW w:w="358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9F3AFA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.10</w:t>
            </w: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4A661F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E09722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2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6D6D8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8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0FBD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1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ED0D7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2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2B34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7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804BC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9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E8B51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0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770C7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4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2703E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42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CDB5B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C136E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8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C127C" w:rsidRPr="00793E19" w14:paraId="59A12BE1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0A17EE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E8E40D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259E7D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2039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36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52D8B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505D3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14C91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7272F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B0FC6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D05F6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E9A82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E576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4EFABD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4C127C" w:rsidRPr="00793E19" w14:paraId="69F2A4CD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71D347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672E8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156776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</w:tcBorders>
            <w:shd w:val="clear" w:color="auto" w:fill="FFFFFF"/>
            <w:vAlign w:val="center"/>
          </w:tcPr>
          <w:p w14:paraId="3D2F190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2E042B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06C352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2400E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7E81F58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5AB5EA7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FF041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0F1C11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</w:tcBorders>
            <w:shd w:val="clear" w:color="auto" w:fill="FFFFFF"/>
            <w:vAlign w:val="center"/>
          </w:tcPr>
          <w:p w14:paraId="42CA084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BABD40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37FFB790" w14:textId="77777777" w:rsidTr="008047C8">
        <w:trPr>
          <w:cantSplit/>
        </w:trPr>
        <w:tc>
          <w:tcPr>
            <w:tcW w:w="358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CA9418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dkts</w:t>
            </w: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4430D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B74D7F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3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8F34C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4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E828F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3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780C1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7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753E3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24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E014E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78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8F9F3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79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DCCA8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46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51FE4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625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939DF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81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F20CA5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</w:tr>
      <w:tr w:rsidR="004C127C" w:rsidRPr="00793E19" w14:paraId="09ABF98D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831D31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69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A7D34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061CBA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CE25C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8B020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DA9B9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90CFA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7ABF3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06656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6C810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9E98E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5C819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EE4C6D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C127C" w:rsidRPr="00793E19" w14:paraId="048702A7" w14:textId="77777777" w:rsidTr="008047C8">
        <w:trPr>
          <w:cantSplit/>
        </w:trPr>
        <w:tc>
          <w:tcPr>
            <w:tcW w:w="358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5913D7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96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FF09E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8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D08253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8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C89730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00F5D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88A09F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2AD518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E1E5B9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DADD50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0D2478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E0F0C1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24FA67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9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4B23AC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4C127C" w:rsidRPr="00793E19" w14:paraId="4A47DC54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A7D76E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  <w:tr w:rsidR="004C127C" w:rsidRPr="00793E19" w14:paraId="3DE3FFD3" w14:textId="77777777" w:rsidTr="008047C8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1DC5CE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14:paraId="6EDA248E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41B952CC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7DAA35A5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</w:p>
    <w:p w14:paraId="05D8FD78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b/>
          <w:bCs/>
          <w:color w:val="000000"/>
          <w:sz w:val="26"/>
          <w:szCs w:val="26"/>
        </w:rPr>
        <w:br w:type="page"/>
      </w: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lastRenderedPageBreak/>
        <w:t>Reliability</w:t>
      </w:r>
    </w:p>
    <w:p w14:paraId="7080A81A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449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48"/>
        <w:gridCol w:w="1273"/>
        <w:gridCol w:w="1137"/>
        <w:gridCol w:w="1137"/>
      </w:tblGrid>
      <w:tr w:rsidR="004C127C" w:rsidRPr="00793E19" w14:paraId="195BC19C" w14:textId="77777777" w:rsidTr="008047C8">
        <w:trPr>
          <w:cantSplit/>
        </w:trPr>
        <w:tc>
          <w:tcPr>
            <w:tcW w:w="44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2BDE08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4C127C" w:rsidRPr="00793E19" w14:paraId="60A60300" w14:textId="77777777" w:rsidTr="008047C8">
        <w:trPr>
          <w:cantSplit/>
        </w:trPr>
        <w:tc>
          <w:tcPr>
            <w:tcW w:w="2221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701F4F5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3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C33BC5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137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7CDE3B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%</w:t>
            </w:r>
          </w:p>
        </w:tc>
      </w:tr>
      <w:tr w:rsidR="004C127C" w:rsidRPr="00793E19" w14:paraId="110F80E9" w14:textId="77777777" w:rsidTr="008047C8">
        <w:trPr>
          <w:cantSplit/>
        </w:trPr>
        <w:tc>
          <w:tcPr>
            <w:tcW w:w="94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BCE0C3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27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AB66A9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13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3235A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E5E41C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4C127C" w:rsidRPr="00793E19" w14:paraId="428C1F2E" w14:textId="77777777" w:rsidTr="008047C8">
        <w:trPr>
          <w:cantSplit/>
        </w:trPr>
        <w:tc>
          <w:tcPr>
            <w:tcW w:w="94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AD134E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6E7359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Excluded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F00D4F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3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DF747D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</w:t>
            </w:r>
          </w:p>
        </w:tc>
      </w:tr>
      <w:tr w:rsidR="004C127C" w:rsidRPr="00793E19" w14:paraId="555519B5" w14:textId="77777777" w:rsidTr="008047C8">
        <w:trPr>
          <w:cantSplit/>
        </w:trPr>
        <w:tc>
          <w:tcPr>
            <w:tcW w:w="94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4950F5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57A381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3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CC6F9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85D10A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4C127C" w:rsidRPr="00793E19" w14:paraId="60CDDB6F" w14:textId="77777777" w:rsidTr="008047C8">
        <w:trPr>
          <w:cantSplit/>
        </w:trPr>
        <w:tc>
          <w:tcPr>
            <w:tcW w:w="449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CC8075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54681AD3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38D9E0E7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298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76"/>
        <w:gridCol w:w="1309"/>
      </w:tblGrid>
      <w:tr w:rsidR="004C127C" w:rsidRPr="00793E19" w14:paraId="21D9BDCD" w14:textId="77777777" w:rsidTr="008047C8">
        <w:trPr>
          <w:cantSplit/>
        </w:trPr>
        <w:tc>
          <w:tcPr>
            <w:tcW w:w="29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995C60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4C127C" w:rsidRPr="00793E19" w14:paraId="33D11FA1" w14:textId="77777777" w:rsidTr="008047C8">
        <w:trPr>
          <w:cantSplit/>
        </w:trPr>
        <w:tc>
          <w:tcPr>
            <w:tcW w:w="16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953261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3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5E9C25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 of Items</w:t>
            </w:r>
          </w:p>
        </w:tc>
      </w:tr>
      <w:tr w:rsidR="004C127C" w:rsidRPr="00793E19" w14:paraId="264CA78C" w14:textId="77777777" w:rsidTr="008047C8">
        <w:trPr>
          <w:cantSplit/>
        </w:trPr>
        <w:tc>
          <w:tcPr>
            <w:tcW w:w="16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8B73AC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04</w:t>
            </w:r>
          </w:p>
        </w:tc>
        <w:tc>
          <w:tcPr>
            <w:tcW w:w="13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856D59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</w:t>
            </w:r>
          </w:p>
        </w:tc>
      </w:tr>
    </w:tbl>
    <w:p w14:paraId="65C46758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3ABD91BB" w14:textId="77777777" w:rsidR="005429A8" w:rsidRPr="002C541D" w:rsidRDefault="005429A8" w:rsidP="00E83F70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158C88F4" w14:textId="77777777" w:rsidR="00B834F3" w:rsidRDefault="00B834F3" w:rsidP="00B834F3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7</w:t>
      </w:r>
    </w:p>
    <w:p w14:paraId="4B6EC032" w14:textId="77777777" w:rsidR="00B834F3" w:rsidRDefault="00B834F3" w:rsidP="00B834F3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72D029E8" w14:textId="77777777" w:rsidR="00B834F3" w:rsidRDefault="00B834F3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Penelitian Variabel Disiplin Kerja</w:t>
      </w:r>
    </w:p>
    <w:p w14:paraId="36E4B121" w14:textId="77777777" w:rsidR="005429A8" w:rsidRDefault="005429A8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630"/>
        <w:gridCol w:w="630"/>
        <w:gridCol w:w="630"/>
        <w:gridCol w:w="630"/>
        <w:gridCol w:w="630"/>
        <w:gridCol w:w="630"/>
        <w:gridCol w:w="630"/>
        <w:gridCol w:w="630"/>
        <w:gridCol w:w="631"/>
        <w:gridCol w:w="701"/>
        <w:gridCol w:w="625"/>
      </w:tblGrid>
      <w:tr w:rsidR="005429A8" w:rsidRPr="005429A8" w14:paraId="20D7D045" w14:textId="77777777" w:rsidTr="005429A8">
        <w:trPr>
          <w:trHeight w:val="255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BFE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33B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FC9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5B0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B6C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328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2FE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937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B2B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13E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802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467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</w:t>
            </w:r>
          </w:p>
        </w:tc>
      </w:tr>
      <w:tr w:rsidR="005429A8" w:rsidRPr="005429A8" w14:paraId="0AA305A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D98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29C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346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4D1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27B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3BE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70A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922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484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4C3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67E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5A0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6</w:t>
            </w:r>
          </w:p>
        </w:tc>
      </w:tr>
      <w:tr w:rsidR="005429A8" w:rsidRPr="005429A8" w14:paraId="09B4B65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BEE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9EB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023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F32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A75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A26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E6B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033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BE6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F83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80F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184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51E4BC1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37D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DC7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417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8BE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EA1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021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3D4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6EA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C52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070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685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820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3849E8B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007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721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967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3AC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279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261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59A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763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384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841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886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776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3E1CDDF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265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EDE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1B9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148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874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C52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D01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ABF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232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CBF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E89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846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305CFC4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B91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859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DF5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E75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4F9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D60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8CC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4E2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B04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9A0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8EC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C08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71EE7EB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6AA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3E1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DFC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DA9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C7D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4FA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B6C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FAF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93A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E1F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553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047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6</w:t>
            </w:r>
          </w:p>
        </w:tc>
      </w:tr>
      <w:tr w:rsidR="005429A8" w:rsidRPr="005429A8" w14:paraId="59D2465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135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096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7A7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25D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CBC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65E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E80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720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6AB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09A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A6D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46A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6E2AC81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23C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4BE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DD2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15E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DCF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A18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8D0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52F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E76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25C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EE8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4F7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5D65E8E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A5C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CF9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2DF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03F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1C0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CEC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F62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D7A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8FE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87B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381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E81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9</w:t>
            </w:r>
          </w:p>
        </w:tc>
      </w:tr>
      <w:tr w:rsidR="005429A8" w:rsidRPr="005429A8" w14:paraId="4DEABF2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607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491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7C0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440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A03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E96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305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5FA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C71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79E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376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466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53B05B6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4A5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845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0AA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E7C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6A0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DCF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EDF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E8C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DEC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6ED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486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993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5</w:t>
            </w:r>
          </w:p>
        </w:tc>
      </w:tr>
      <w:tr w:rsidR="005429A8" w:rsidRPr="005429A8" w14:paraId="4B8846A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E695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AEA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27D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06E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30E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DAD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4B1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C25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159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3A3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3A9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E5E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0DEDB7E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B0E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170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729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2B7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9C5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6B1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68F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BE6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6EE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101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16D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EF1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7</w:t>
            </w:r>
          </w:p>
        </w:tc>
      </w:tr>
      <w:tr w:rsidR="005429A8" w:rsidRPr="005429A8" w14:paraId="6D42C52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5DB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D7B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8C9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9DF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2F2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3F9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CBD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0B4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CCF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81B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462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408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</w:t>
            </w:r>
          </w:p>
        </w:tc>
      </w:tr>
      <w:tr w:rsidR="005429A8" w:rsidRPr="005429A8" w14:paraId="10D61ED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19D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B13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98D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984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A35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C30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20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FE0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0AC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536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0D1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F90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174A19B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8CE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7B2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DB0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8D8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339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7D5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950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04C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44B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A8C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603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050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</w:t>
            </w:r>
          </w:p>
        </w:tc>
      </w:tr>
      <w:tr w:rsidR="005429A8" w:rsidRPr="005429A8" w14:paraId="5C73C567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8E0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83D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6E8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228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731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AAA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716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53C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9A1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F7A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A79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173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5B744A7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8FA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CB0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806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7E4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3C1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14C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E3A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ADA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252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8C0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CE0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DD3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1BC16F5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9C9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4EF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3B1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AEA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085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CD8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088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752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581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E17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0C4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DD8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71E8952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8D6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9EB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886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F77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7BB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6FA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2B2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027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DD2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26E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7B7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F09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9</w:t>
            </w:r>
          </w:p>
        </w:tc>
      </w:tr>
      <w:tr w:rsidR="005429A8" w:rsidRPr="005429A8" w14:paraId="737F077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FE2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ED1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CD1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02F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9C7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F12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460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197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62F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0FF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BAB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619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</w:tr>
      <w:tr w:rsidR="005429A8" w:rsidRPr="005429A8" w14:paraId="423E884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F42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0EE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A53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048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C95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90A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38C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42D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53A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F2D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45C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450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9</w:t>
            </w:r>
          </w:p>
        </w:tc>
      </w:tr>
      <w:tr w:rsidR="005429A8" w:rsidRPr="005429A8" w14:paraId="2F58F74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E7F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419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47D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0C3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F62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820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45A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5F0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EEC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83E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8F4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125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45A5650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3D6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75F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337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7AA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1FC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351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6A4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2B4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623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367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86F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A92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7159BC1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120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A69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9BC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6DE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30C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291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5FB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B91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7C9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9EE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AEB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254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9</w:t>
            </w:r>
          </w:p>
        </w:tc>
      </w:tr>
      <w:tr w:rsidR="005429A8" w:rsidRPr="005429A8" w14:paraId="689F718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159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0F3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AB0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405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E0A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DF8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347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BD7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C81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DAF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CB4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D79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0BBFAC8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2F4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3FB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083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CF9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57C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3DC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B95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02F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C44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6AB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4C2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E7D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1059566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B55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72B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C30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FF4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26A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CE4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164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EF7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797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254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CF1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02F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2C89BCC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57A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29D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24F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DC1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B6A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579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6D2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FE6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57D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CA6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E4A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997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5</w:t>
            </w:r>
          </w:p>
        </w:tc>
      </w:tr>
      <w:tr w:rsidR="005429A8" w:rsidRPr="005429A8" w14:paraId="20EB1DE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B8B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77E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C0C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A1D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855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5A2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882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5E0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F53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D52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0CF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2BA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5</w:t>
            </w:r>
          </w:p>
        </w:tc>
      </w:tr>
      <w:tr w:rsidR="005429A8" w:rsidRPr="005429A8" w14:paraId="7394F12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6D2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FF3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F66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572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56E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DA8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7BC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CC6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516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74E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989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14C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5CDB31B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583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AD1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D96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45E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AF2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7BC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FAE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611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530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268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56F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355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458DAB6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EAE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7F0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381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8FB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CB3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147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11B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E48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12F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133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556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5475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5</w:t>
            </w:r>
          </w:p>
        </w:tc>
      </w:tr>
      <w:tr w:rsidR="005429A8" w:rsidRPr="005429A8" w14:paraId="2D4E301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5FC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7BE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EA6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445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DAC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1DB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B87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D7F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EFA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A1F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206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E33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</w:tr>
      <w:tr w:rsidR="005429A8" w:rsidRPr="005429A8" w14:paraId="360FCC6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8E8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AF4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025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636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D25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CB6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F35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29F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8FC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989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E14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EBC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72629E5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0DF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CAC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AEC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46D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CE2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C38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24F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0A3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D35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832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239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BA0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</w:tr>
      <w:tr w:rsidR="005429A8" w:rsidRPr="005429A8" w14:paraId="21ED9E4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08E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8CD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2D7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2F2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02D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B09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FFD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96C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19D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962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CBA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DBC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</w:tbl>
    <w:p w14:paraId="33DF10C5" w14:textId="77777777" w:rsidR="005429A8" w:rsidRPr="00C41253" w:rsidRDefault="005429A8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0F9327C4" w14:textId="77777777" w:rsidR="00B834F3" w:rsidRDefault="00B834F3" w:rsidP="00B834F3">
      <w:pPr>
        <w:spacing w:after="0" w:line="360" w:lineRule="auto"/>
        <w:rPr>
          <w:rFonts w:ascii="Times New Roman" w:hAnsi="Times New Roman"/>
          <w:spacing w:val="-4"/>
          <w:sz w:val="24"/>
          <w:szCs w:val="24"/>
          <w:lang w:val="en-US"/>
        </w:rPr>
      </w:pPr>
      <w:r w:rsidRPr="002C541D">
        <w:rPr>
          <w:rFonts w:ascii="Times New Roman" w:hAnsi="Times New Roman"/>
          <w:spacing w:val="-4"/>
          <w:sz w:val="24"/>
          <w:szCs w:val="24"/>
          <w:lang w:val="en-US"/>
        </w:rPr>
        <w:t xml:space="preserve"> </w:t>
      </w:r>
    </w:p>
    <w:p w14:paraId="1B6947A6" w14:textId="77777777" w:rsidR="00B834F3" w:rsidRDefault="005429A8" w:rsidP="00B834F3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B834F3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8</w:t>
      </w:r>
    </w:p>
    <w:p w14:paraId="30EE5CAF" w14:textId="77777777" w:rsidR="00B834F3" w:rsidRDefault="00B834F3" w:rsidP="00B834F3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436673F3" w14:textId="77777777" w:rsidR="00B834F3" w:rsidRDefault="00B834F3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Penelitian Variabel Beban Kerja</w:t>
      </w:r>
    </w:p>
    <w:p w14:paraId="4C7B0AF7" w14:textId="77777777" w:rsidR="005429A8" w:rsidRDefault="005429A8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631"/>
        <w:gridCol w:w="631"/>
        <w:gridCol w:w="631"/>
        <w:gridCol w:w="631"/>
        <w:gridCol w:w="631"/>
        <w:gridCol w:w="631"/>
        <w:gridCol w:w="631"/>
        <w:gridCol w:w="631"/>
        <w:gridCol w:w="631"/>
        <w:gridCol w:w="692"/>
        <w:gridCol w:w="626"/>
      </w:tblGrid>
      <w:tr w:rsidR="005429A8" w:rsidRPr="005429A8" w14:paraId="28F2333D" w14:textId="77777777" w:rsidTr="005429A8">
        <w:trPr>
          <w:trHeight w:val="255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08F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A99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542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FC5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6C1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C0C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EE6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1B1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B20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328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7D4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044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</w:t>
            </w:r>
          </w:p>
        </w:tc>
      </w:tr>
      <w:tr w:rsidR="005429A8" w:rsidRPr="005429A8" w14:paraId="6EC0323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462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4DE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BB4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BB7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4E5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6DD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ABE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F5D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05E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E44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539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0C5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</w:tr>
      <w:tr w:rsidR="005429A8" w:rsidRPr="005429A8" w14:paraId="160FFA0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265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C42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13F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411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35D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90A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21B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4A4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90A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6CF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2E6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DBF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</w:tr>
      <w:tr w:rsidR="005429A8" w:rsidRPr="005429A8" w14:paraId="742D017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7EC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FBF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F63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913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C7C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80C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195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607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50F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188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49B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805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</w:tr>
      <w:tr w:rsidR="005429A8" w:rsidRPr="005429A8" w14:paraId="11ED9A1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E47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679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DCA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8F2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46D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27F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46A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AB7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CE8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814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F63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380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</w:tr>
      <w:tr w:rsidR="005429A8" w:rsidRPr="005429A8" w14:paraId="56CF446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E15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5C1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753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DD9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E94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52B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437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211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D9A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536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0F3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9D4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</w:tr>
      <w:tr w:rsidR="005429A8" w:rsidRPr="005429A8" w14:paraId="76A3CE1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F55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700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EC0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857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C56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258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3D9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FBB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C77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22C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5FE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070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</w:tr>
      <w:tr w:rsidR="005429A8" w:rsidRPr="005429A8" w14:paraId="0C93BEA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54F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656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B90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485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1E9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6AE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A0E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5A8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890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CC9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ED0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213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</w:tr>
      <w:tr w:rsidR="005429A8" w:rsidRPr="005429A8" w14:paraId="0E21F40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668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3A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3C1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D8B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696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F03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7B6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B7C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CF1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E12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91C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2F6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</w:tr>
      <w:tr w:rsidR="005429A8" w:rsidRPr="005429A8" w14:paraId="7CEBD89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A6F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3CA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926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463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A11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1BC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765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E35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15A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FDE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D51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AF3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</w:tr>
      <w:tr w:rsidR="005429A8" w:rsidRPr="005429A8" w14:paraId="273F7517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07B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576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20E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0EF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5C7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3EA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7FF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94F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129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9EA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92A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4B8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</w:tr>
      <w:tr w:rsidR="005429A8" w:rsidRPr="005429A8" w14:paraId="4297350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BAB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6E2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1AE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D42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DE4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6D1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12D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E5F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C2B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F7D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957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097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</w:tr>
      <w:tr w:rsidR="005429A8" w:rsidRPr="005429A8" w14:paraId="0F8B1E0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AAA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DAA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69E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942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2EE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B52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2CF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525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672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2FA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832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A1E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</w:tr>
      <w:tr w:rsidR="005429A8" w:rsidRPr="005429A8" w14:paraId="00EDEF2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C3A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CDF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7EF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572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13C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AC2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15F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580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976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E5F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CD2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09C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</w:tr>
      <w:tr w:rsidR="005429A8" w:rsidRPr="005429A8" w14:paraId="04402BD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C27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E51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875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393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A61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5CD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61B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657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2E3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C65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37C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AB8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</w:tr>
      <w:tr w:rsidR="005429A8" w:rsidRPr="005429A8" w14:paraId="25F8153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DFC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01C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086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3A8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B29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469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63C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C7D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199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0F5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82E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0E6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</w:tr>
      <w:tr w:rsidR="005429A8" w:rsidRPr="005429A8" w14:paraId="5A08673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39B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1B9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86E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E7E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F9F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970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AC8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A86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8F5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738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340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188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</w:tr>
      <w:tr w:rsidR="005429A8" w:rsidRPr="005429A8" w14:paraId="198F9DF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D96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468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600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CE2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35B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1E9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A76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125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2DC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280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10D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A2B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</w:tr>
      <w:tr w:rsidR="005429A8" w:rsidRPr="005429A8" w14:paraId="4A17911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BA0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E1A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DF8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69E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A52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839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05B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1DE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512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397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9F9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6D7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</w:tr>
      <w:tr w:rsidR="005429A8" w:rsidRPr="005429A8" w14:paraId="6405906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4FB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F7B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212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979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51A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047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542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1A8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21D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425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54E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EDF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</w:tr>
      <w:tr w:rsidR="005429A8" w:rsidRPr="005429A8" w14:paraId="3EFEB68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28A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4B5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6F7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E20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038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AA0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C8E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DB5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A34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7CD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AED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408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</w:tr>
      <w:tr w:rsidR="005429A8" w:rsidRPr="005429A8" w14:paraId="1677B54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C80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10E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63E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AE6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E27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EF7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40F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529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8C6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D07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313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E2F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</w:tr>
      <w:tr w:rsidR="005429A8" w:rsidRPr="005429A8" w14:paraId="3563AD3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205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861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5B9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9FA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AB8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17F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010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AEA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DF0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2AB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879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DA9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</w:tr>
      <w:tr w:rsidR="005429A8" w:rsidRPr="005429A8" w14:paraId="526D146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9D1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3F7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844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D5E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A88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717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CFA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1C6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B2B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469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5A9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E7C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</w:tr>
      <w:tr w:rsidR="005429A8" w:rsidRPr="005429A8" w14:paraId="3F10948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58D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B53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10F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9F3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0E7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3CF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9C4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04D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DF0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F8D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9FD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BF0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</w:tr>
      <w:tr w:rsidR="005429A8" w:rsidRPr="005429A8" w14:paraId="24A7B5A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DD1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10E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696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84F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147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CE4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7CF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001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92A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125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544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B7A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</w:tr>
      <w:tr w:rsidR="005429A8" w:rsidRPr="005429A8" w14:paraId="42B293C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FD2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950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EFA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471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9F3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42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402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A02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CDA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601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1EC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68E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</w:tr>
      <w:tr w:rsidR="005429A8" w:rsidRPr="005429A8" w14:paraId="785B68B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B61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904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6E0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9C9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3B6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5A9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F17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84B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4BB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BF9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DBE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66A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</w:tr>
      <w:tr w:rsidR="005429A8" w:rsidRPr="005429A8" w14:paraId="6F649E4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C58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08B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444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0D7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7DF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2A6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5D7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09D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B2A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115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FE0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750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</w:tr>
      <w:tr w:rsidR="005429A8" w:rsidRPr="005429A8" w14:paraId="6D817A4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995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51C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260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DC0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BAF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8FD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A43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D29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521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C70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78B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4B1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</w:tr>
      <w:tr w:rsidR="005429A8" w:rsidRPr="005429A8" w14:paraId="70840EF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E05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8D5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AE7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C0F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59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8CC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9AD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39D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C38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276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07E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7AD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</w:tr>
      <w:tr w:rsidR="005429A8" w:rsidRPr="005429A8" w14:paraId="14E4FF6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050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BDE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1D2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B08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749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5F0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304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2ED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E0F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6D9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C4E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0B6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</w:tr>
      <w:tr w:rsidR="005429A8" w:rsidRPr="005429A8" w14:paraId="0F5EB89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7A6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6B0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A3F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3A0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65F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BA3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B0B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371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CE2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81F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F2E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895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</w:tr>
      <w:tr w:rsidR="005429A8" w:rsidRPr="005429A8" w14:paraId="0FBA0B2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BE7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481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638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C87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AF4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46F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E2F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825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761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68E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35C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D29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</w:tr>
      <w:tr w:rsidR="005429A8" w:rsidRPr="005429A8" w14:paraId="481A0A8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A6A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764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930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BC2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FD0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D9F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860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15C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3FC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323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FF8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BD8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</w:tr>
      <w:tr w:rsidR="005429A8" w:rsidRPr="005429A8" w14:paraId="5D1E81F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314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98C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9F8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36A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7F1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C9E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304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4E5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A0A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F3C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0B0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3A0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</w:tr>
      <w:tr w:rsidR="005429A8" w:rsidRPr="005429A8" w14:paraId="408411F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D73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005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D55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B65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906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9F6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15E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C53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446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095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7DD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8B8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</w:tr>
      <w:tr w:rsidR="005429A8" w:rsidRPr="005429A8" w14:paraId="621B714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2DC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109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DB6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2E9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92A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694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DA2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F43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EC5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A34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B55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B8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</w:tr>
      <w:tr w:rsidR="005429A8" w:rsidRPr="005429A8" w14:paraId="56B41DF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6CF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269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797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980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5AF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4CD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990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BCD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654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B81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534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CFF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</w:tr>
    </w:tbl>
    <w:p w14:paraId="56EE5CFA" w14:textId="77777777" w:rsidR="005429A8" w:rsidRDefault="005429A8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1171D145" w14:textId="77777777" w:rsidR="00B834F3" w:rsidRDefault="00B834F3" w:rsidP="00B834F3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5675ED80" w14:textId="77777777" w:rsidR="00B834F3" w:rsidRDefault="005429A8" w:rsidP="00B834F3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B834F3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9</w:t>
      </w:r>
    </w:p>
    <w:p w14:paraId="05253280" w14:textId="77777777" w:rsidR="00B834F3" w:rsidRDefault="00B834F3" w:rsidP="00B834F3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7F0F1AA8" w14:textId="77777777" w:rsidR="00B834F3" w:rsidRPr="002C541D" w:rsidRDefault="00B834F3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Penelitian Variabel Rotasi Karyawan</w:t>
      </w:r>
    </w:p>
    <w:p w14:paraId="017EAE26" w14:textId="77777777" w:rsidR="00B834F3" w:rsidRDefault="00B834F3" w:rsidP="00B834F3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631"/>
        <w:gridCol w:w="631"/>
        <w:gridCol w:w="631"/>
        <w:gridCol w:w="631"/>
        <w:gridCol w:w="631"/>
        <w:gridCol w:w="631"/>
        <w:gridCol w:w="631"/>
        <w:gridCol w:w="631"/>
        <w:gridCol w:w="631"/>
        <w:gridCol w:w="692"/>
        <w:gridCol w:w="626"/>
      </w:tblGrid>
      <w:tr w:rsidR="005429A8" w:rsidRPr="005429A8" w14:paraId="73A6CC37" w14:textId="77777777" w:rsidTr="005429A8">
        <w:trPr>
          <w:trHeight w:val="255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B98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F2F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39B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789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725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6F3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7BB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E6A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93F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0C4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BBE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5D1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</w:t>
            </w:r>
          </w:p>
        </w:tc>
      </w:tr>
      <w:tr w:rsidR="005429A8" w:rsidRPr="005429A8" w14:paraId="034D06B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559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7AF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455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AE4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445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77C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5AF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450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6C7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EC2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AEB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649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5764AF7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698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2DA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BF8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967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820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B8A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1C6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AC6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355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6B3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8EF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096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79A88EA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C9F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89C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AC2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E33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718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908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05D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F80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B91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7B1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A13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A24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7BE71D8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4C8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F37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E0B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714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2B1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3F8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09E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FF8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551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F14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D46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764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7B5C366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3B6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C08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173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AD7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6EC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09E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4CF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0F1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DDA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6E7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8A2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A9D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6</w:t>
            </w:r>
          </w:p>
        </w:tc>
      </w:tr>
      <w:tr w:rsidR="005429A8" w:rsidRPr="005429A8" w14:paraId="6F12B23C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058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C1D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250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5CB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E50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501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BE9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63D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004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C6B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796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B83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6291A7AC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C8C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E49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A49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702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697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A19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8F6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2F6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E3E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DF6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3CA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ACC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23A4CB6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A5A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1A7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8DE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894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0C5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664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371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6B6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6E7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F8A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DAF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47E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712A89C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D2D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3E2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662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66F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CA2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957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70D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EE9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1BC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9FE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9F7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766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7B38068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3B6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DD8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398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579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EC1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232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A74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D61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9F3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3E8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9FB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2F9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</w:t>
            </w:r>
          </w:p>
        </w:tc>
      </w:tr>
      <w:tr w:rsidR="005429A8" w:rsidRPr="005429A8" w14:paraId="153C5BE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007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696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257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3F7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D00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8F4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088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644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DD3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639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E14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022B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6</w:t>
            </w:r>
          </w:p>
        </w:tc>
      </w:tr>
      <w:tr w:rsidR="005429A8" w:rsidRPr="005429A8" w14:paraId="0B8ECCD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DEC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03C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514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1BB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27D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888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6D2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6CE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90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E71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FFC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7EB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452B6A9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47E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73D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8F7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8D5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1A3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ECD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E22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6B9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A0C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B0C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856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F77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406897A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600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E29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EEC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34B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C02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A4B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D2E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CC7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F68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E66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664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DDD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16E12C3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FD7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4DD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165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27E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B6A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5BD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03D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C3D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D04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603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0D1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4E2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586E033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AA0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7BE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E21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D6B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23B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CD2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3B9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0CF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068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B1E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E01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C0D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</w:tr>
      <w:tr w:rsidR="005429A8" w:rsidRPr="005429A8" w14:paraId="4ED6710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DA2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A91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344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8AA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AA9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50D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B5A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B59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FB2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A0C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504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CFF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13AB93F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A77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B1D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7AB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8FD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681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5E7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2BD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D34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F27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354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99A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466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</w:tr>
      <w:tr w:rsidR="005429A8" w:rsidRPr="005429A8" w14:paraId="4040BEB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714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F34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BFD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E0A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49A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A54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701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0B6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AB8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AE3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E98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A44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74A7CA6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0F9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5E6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74A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258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39F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7FD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BB0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0A2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376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D5D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344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99C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77783D9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DA5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0C4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BDE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838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CBA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1A1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5A5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806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D67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71B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F16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BB8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5E57B13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0FC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FA1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C91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5ED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4D6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4BB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A98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6DD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FFC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511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B5B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C2B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0679DEF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5D0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83E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556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EA2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A86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CA5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AF8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270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5F6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938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2F9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C07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402B7A8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AA3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36C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D495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26F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7DD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7AB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25D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253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A58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C86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AB0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D40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7D47E7A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8ED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B94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58D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A5B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41A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68B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39A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86A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3FB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6D1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E35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823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</w:tr>
      <w:tr w:rsidR="005429A8" w:rsidRPr="005429A8" w14:paraId="6482FE4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FDE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2F0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DE2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837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8F3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AE1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C82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354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07D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0A3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92D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5E6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</w:t>
            </w:r>
          </w:p>
        </w:tc>
      </w:tr>
      <w:tr w:rsidR="005429A8" w:rsidRPr="005429A8" w14:paraId="35C00D9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14E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C79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B4F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281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C89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1C0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2BD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9F8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C7B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CCC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FBC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A4C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6</w:t>
            </w:r>
          </w:p>
        </w:tc>
      </w:tr>
      <w:tr w:rsidR="005429A8" w:rsidRPr="005429A8" w14:paraId="1D1BE57C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717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B3C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E85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3D5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996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17B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8E9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42B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93E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374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394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33E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7C08BB7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F78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7DD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646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847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DF9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DAF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4C3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AB0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6E4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981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BED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628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</w:t>
            </w:r>
          </w:p>
        </w:tc>
      </w:tr>
      <w:tr w:rsidR="005429A8" w:rsidRPr="005429A8" w14:paraId="4CFC3AA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D4A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200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D03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2DE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0D6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CB7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266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182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070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24B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069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9A2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110ABA8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2DA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660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891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347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179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8C5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121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036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7FF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492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D55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A20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003FA7D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1AF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9E9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8F3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D4F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631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E63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D75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878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6C8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765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6EC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16D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</w:tr>
      <w:tr w:rsidR="005429A8" w:rsidRPr="005429A8" w14:paraId="038DFE3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6DA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DAE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76B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5F3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95F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8A8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147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156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09D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932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C7A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43F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</w:tr>
      <w:tr w:rsidR="005429A8" w:rsidRPr="005429A8" w14:paraId="19914AD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F2E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D4A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10E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725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D78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1BC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7AE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1F9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E70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3C0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744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EE8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57D2FB4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17F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F2B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B97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DA9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3AB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333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A1B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E50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042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9FA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924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3FC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</w:t>
            </w:r>
          </w:p>
        </w:tc>
      </w:tr>
      <w:tr w:rsidR="005429A8" w:rsidRPr="005429A8" w14:paraId="0ECD4AD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FBE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47B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0C6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D30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9D8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CC6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419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087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E58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3BA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2CA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D22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6BE50FD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D05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23E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7B6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1BE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102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826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39E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C94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6A0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070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D98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EE6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</w:tr>
      <w:tr w:rsidR="005429A8" w:rsidRPr="005429A8" w14:paraId="3445D41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E32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63D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2FD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5CA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878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94F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2C9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2DA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56A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798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D1B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E1C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</w:tbl>
    <w:p w14:paraId="75E59937" w14:textId="77777777" w:rsidR="005429A8" w:rsidRDefault="005429A8" w:rsidP="00B834F3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0433DBA7" w14:textId="77777777" w:rsidR="00B834F3" w:rsidRDefault="005429A8" w:rsidP="00B834F3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B834F3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10</w:t>
      </w:r>
    </w:p>
    <w:p w14:paraId="547E5522" w14:textId="77777777" w:rsidR="00B834F3" w:rsidRDefault="00B834F3" w:rsidP="00B834F3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0D94CD6D" w14:textId="77777777" w:rsidR="00B834F3" w:rsidRDefault="00B834F3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Penelitian Variabel Pengalaman Kerja</w:t>
      </w:r>
    </w:p>
    <w:p w14:paraId="20997A6F" w14:textId="77777777" w:rsidR="005429A8" w:rsidRDefault="005429A8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628"/>
        <w:gridCol w:w="628"/>
        <w:gridCol w:w="628"/>
        <w:gridCol w:w="628"/>
        <w:gridCol w:w="628"/>
        <w:gridCol w:w="628"/>
        <w:gridCol w:w="628"/>
        <w:gridCol w:w="628"/>
        <w:gridCol w:w="628"/>
        <w:gridCol w:w="722"/>
        <w:gridCol w:w="623"/>
      </w:tblGrid>
      <w:tr w:rsidR="005429A8" w:rsidRPr="005429A8" w14:paraId="7D546F0E" w14:textId="77777777" w:rsidTr="005429A8">
        <w:trPr>
          <w:trHeight w:val="255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AB1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283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CA9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755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AAC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A9C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CCF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D0A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BA7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437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EF2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2FA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K</w:t>
            </w:r>
          </w:p>
        </w:tc>
      </w:tr>
      <w:tr w:rsidR="005429A8" w:rsidRPr="005429A8" w14:paraId="46F7ED2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55C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23F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C0B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568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0D0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E08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2DE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525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145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4E7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A6E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99F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0</w:t>
            </w:r>
          </w:p>
        </w:tc>
      </w:tr>
      <w:tr w:rsidR="005429A8" w:rsidRPr="005429A8" w14:paraId="7E49EE8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197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C36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ED6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E37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60B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28E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711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AB7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D8B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81D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340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BA6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1ACF4A7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1ED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78D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902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08D1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6C85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252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612B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CF9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C5E9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901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8F1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225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0</w:t>
            </w:r>
          </w:p>
        </w:tc>
      </w:tr>
      <w:tr w:rsidR="005429A8" w:rsidRPr="005429A8" w14:paraId="1A4507A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75E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862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563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713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0F8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CCE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09B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797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4B5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0D6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237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8E6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4E701B3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294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65F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9CD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6BF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1E4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3DE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9EC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87B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0D1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EA6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EF1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4BE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282E4C6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1ED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EF2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09C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1E4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3F2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9E8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910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C7A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55F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C47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0EB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73E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2E96AB6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4BA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175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4EF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35B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A83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3BC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BE9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B2B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F22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548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85D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547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0</w:t>
            </w:r>
          </w:p>
        </w:tc>
      </w:tr>
      <w:tr w:rsidR="005429A8" w:rsidRPr="005429A8" w14:paraId="0E90052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AF5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749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0E8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2F4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C01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4E7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97A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1C1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893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C07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5D1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384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</w:tr>
      <w:tr w:rsidR="005429A8" w:rsidRPr="005429A8" w14:paraId="7EAEF68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1DE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7B1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C4D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46C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D14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ADE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549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878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1C2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456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920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934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7</w:t>
            </w:r>
          </w:p>
        </w:tc>
      </w:tr>
      <w:tr w:rsidR="005429A8" w:rsidRPr="005429A8" w14:paraId="333C729C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481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6FF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734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F1C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399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964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042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810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152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792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D1C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F37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182E392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593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884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489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DAC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159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239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570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0CF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334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20A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9F7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4D7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0</w:t>
            </w:r>
          </w:p>
        </w:tc>
      </w:tr>
      <w:tr w:rsidR="005429A8" w:rsidRPr="005429A8" w14:paraId="644920E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278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744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2C8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E7A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C72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F78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F0C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854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CE1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B3A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80A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39A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0</w:t>
            </w:r>
          </w:p>
        </w:tc>
      </w:tr>
      <w:tr w:rsidR="005429A8" w:rsidRPr="005429A8" w14:paraId="1D5A68E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07C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531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B49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AC1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D3D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05F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609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756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3C2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DEF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D92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6DF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0</w:t>
            </w:r>
          </w:p>
        </w:tc>
      </w:tr>
      <w:tr w:rsidR="005429A8" w:rsidRPr="005429A8" w14:paraId="17DDC85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81C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CEA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AD1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64F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5AE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4A8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FE9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901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363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D7F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F62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C70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0</w:t>
            </w:r>
          </w:p>
        </w:tc>
      </w:tr>
      <w:tr w:rsidR="005429A8" w:rsidRPr="005429A8" w14:paraId="24B588A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BAE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3E8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643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A84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AE0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A1F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70C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527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B75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5BD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738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3AF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4AE30B9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969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5E2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331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553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D47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F8B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5D0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BDE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EB1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16F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F0A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1D7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</w:tr>
      <w:tr w:rsidR="005429A8" w:rsidRPr="005429A8" w14:paraId="5C6430C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0EE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C08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FDA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F10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27B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8ED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C1A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DB2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584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A12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247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0D6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3</w:t>
            </w:r>
          </w:p>
        </w:tc>
      </w:tr>
      <w:tr w:rsidR="005429A8" w:rsidRPr="005429A8" w14:paraId="39514A4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F20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408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319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90E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36D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6B6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430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7BA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8CE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A65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908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CDD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</w:tr>
      <w:tr w:rsidR="005429A8" w:rsidRPr="005429A8" w14:paraId="462DFB9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B7F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644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108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6AF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385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BD9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0D8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E5A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2D9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059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FF3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498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2DDD02D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AA2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5F6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7FD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CDC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27B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6E6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19A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BFC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1CB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BC2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390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1DB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7</w:t>
            </w:r>
          </w:p>
        </w:tc>
      </w:tr>
      <w:tr w:rsidR="005429A8" w:rsidRPr="005429A8" w14:paraId="57434C8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272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A2E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61D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976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20C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979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53A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32D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B54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4D3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C96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9B4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207EF65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C2A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9CD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706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B09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0E4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91E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BE9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C69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77A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907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1FF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3E5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</w:tr>
      <w:tr w:rsidR="005429A8" w:rsidRPr="005429A8" w14:paraId="4608857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C0C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EB9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D81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F7F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0AB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23A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BCF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211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BE8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A66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E8E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55A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</w:tr>
      <w:tr w:rsidR="005429A8" w:rsidRPr="005429A8" w14:paraId="09CAF57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409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AED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9B0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CD1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424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76F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E2E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91B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354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D6B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BCD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A0D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</w:tr>
      <w:tr w:rsidR="005429A8" w:rsidRPr="005429A8" w14:paraId="2DB402A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8A0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E34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817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257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158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BC7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1F4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0CF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AB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B93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471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401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</w:tr>
      <w:tr w:rsidR="005429A8" w:rsidRPr="005429A8" w14:paraId="5C1CA1A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5B1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210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316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4BA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DB8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4B3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85F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8EC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588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419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70B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EDC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</w:tr>
      <w:tr w:rsidR="005429A8" w:rsidRPr="005429A8" w14:paraId="6961267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2C7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8FE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3E4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D2E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BBC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8DA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6E5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084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642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EA2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E29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79F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9</w:t>
            </w:r>
          </w:p>
        </w:tc>
      </w:tr>
      <w:tr w:rsidR="005429A8" w:rsidRPr="005429A8" w14:paraId="3124A76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E26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868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BC0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6F8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CD9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073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E7D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44E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694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8D0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8DE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1D7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57F7A67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605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D95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B48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8FB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425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E10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F41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730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195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DBF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4E3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A13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</w:t>
            </w:r>
          </w:p>
        </w:tc>
      </w:tr>
      <w:tr w:rsidR="005429A8" w:rsidRPr="005429A8" w14:paraId="1CD8BCE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95B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A43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339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1A9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D65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A8D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272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A9F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67B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407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636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F86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054E2C8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456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31E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4F6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6BB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893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41F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9B4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D04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F43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838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724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D46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5101D8B7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EC7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95E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6B5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869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466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EB0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277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002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246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6E4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9F4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6C2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0C73A61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3C8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5CF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A9A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93F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9C6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370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CD3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D4F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086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52C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22B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4A1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</w:tr>
      <w:tr w:rsidR="005429A8" w:rsidRPr="005429A8" w14:paraId="45485EC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7EB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975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D15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B49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194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536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7DE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620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22F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689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52F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EE3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9</w:t>
            </w:r>
          </w:p>
        </w:tc>
      </w:tr>
      <w:tr w:rsidR="005429A8" w:rsidRPr="005429A8" w14:paraId="30E3DA9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94C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840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C1B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581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15C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440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2E9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FF7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B77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A73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283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78F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</w:tr>
      <w:tr w:rsidR="005429A8" w:rsidRPr="005429A8" w14:paraId="7DBE58F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5E4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B3A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A3B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630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F9F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EB1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237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274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FEC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29A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E05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43C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9</w:t>
            </w:r>
          </w:p>
        </w:tc>
      </w:tr>
      <w:tr w:rsidR="005429A8" w:rsidRPr="005429A8" w14:paraId="33F7E12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8E1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8E4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06D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9BD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A5E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947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1EC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34C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DF3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9F6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0D2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001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</w:tr>
      <w:tr w:rsidR="005429A8" w:rsidRPr="005429A8" w14:paraId="7D29B12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67E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2DB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CAE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136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B9A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DE8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330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9E5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3BA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21E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4CC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772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6</w:t>
            </w:r>
          </w:p>
        </w:tc>
      </w:tr>
    </w:tbl>
    <w:p w14:paraId="437DADDC" w14:textId="77777777" w:rsidR="005429A8" w:rsidRDefault="005429A8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4783AD75" w14:textId="77777777" w:rsidR="00B834F3" w:rsidRDefault="00B834F3" w:rsidP="00B834F3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21A247DC" w14:textId="77777777" w:rsidR="00B834F3" w:rsidRDefault="005429A8" w:rsidP="00B834F3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B834F3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11</w:t>
      </w:r>
    </w:p>
    <w:p w14:paraId="69AB7B0A" w14:textId="77777777" w:rsidR="00B834F3" w:rsidRDefault="00B834F3" w:rsidP="00B834F3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729C30B5" w14:textId="77777777" w:rsidR="00B834F3" w:rsidRDefault="00B834F3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Penelitian Variabel Produktivitas Kerja</w:t>
      </w:r>
    </w:p>
    <w:p w14:paraId="6D05762E" w14:textId="77777777" w:rsidR="005429A8" w:rsidRDefault="005429A8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tbl>
      <w:tblPr>
        <w:tblW w:w="5108" w:type="pct"/>
        <w:tblLook w:val="04A0" w:firstRow="1" w:lastRow="0" w:firstColumn="1" w:lastColumn="0" w:noHBand="0" w:noVBand="1"/>
      </w:tblPr>
      <w:tblGrid>
        <w:gridCol w:w="931"/>
        <w:gridCol w:w="752"/>
        <w:gridCol w:w="752"/>
        <w:gridCol w:w="752"/>
        <w:gridCol w:w="752"/>
        <w:gridCol w:w="752"/>
        <w:gridCol w:w="752"/>
        <w:gridCol w:w="752"/>
        <w:gridCol w:w="752"/>
        <w:gridCol w:w="752"/>
        <w:gridCol w:w="842"/>
        <w:gridCol w:w="617"/>
      </w:tblGrid>
      <w:tr w:rsidR="005429A8" w:rsidRPr="005429A8" w14:paraId="512D3BA8" w14:textId="77777777" w:rsidTr="005429A8">
        <w:trPr>
          <w:trHeight w:val="255"/>
        </w:trPr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3A8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A0A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1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CF7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2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BBB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3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366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4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5EC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5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2A6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6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9F8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7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8BD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8</w:t>
            </w:r>
          </w:p>
        </w:tc>
        <w:tc>
          <w:tcPr>
            <w:tcW w:w="4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840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9</w:t>
            </w:r>
          </w:p>
        </w:tc>
        <w:tc>
          <w:tcPr>
            <w:tcW w:w="4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E01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10</w:t>
            </w:r>
          </w:p>
        </w:tc>
        <w:tc>
          <w:tcPr>
            <w:tcW w:w="43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E18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</w:t>
            </w:r>
          </w:p>
        </w:tc>
      </w:tr>
      <w:tr w:rsidR="005429A8" w:rsidRPr="005429A8" w14:paraId="3006217D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677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F7A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47D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0E6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D22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BA4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03F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F39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564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A0E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B5A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A3B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04C02D93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F7A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57C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9AE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806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F60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2B5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E06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78C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468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F5F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9B0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534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0F03E4D9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11F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95C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824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D05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4F0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A52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BE0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7EA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F8E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F09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7DE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E9E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5</w:t>
            </w:r>
          </w:p>
        </w:tc>
      </w:tr>
      <w:tr w:rsidR="005429A8" w:rsidRPr="005429A8" w14:paraId="381BA3EE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F22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7FE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08F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39C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952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057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923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E6F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B89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749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DBF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7AC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</w:t>
            </w:r>
          </w:p>
        </w:tc>
      </w:tr>
      <w:tr w:rsidR="005429A8" w:rsidRPr="005429A8" w14:paraId="72F2C537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CB3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DB7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382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508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1EA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C07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A93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86E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DA9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A6E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2C8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17A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5</w:t>
            </w:r>
          </w:p>
        </w:tc>
      </w:tr>
      <w:tr w:rsidR="005429A8" w:rsidRPr="005429A8" w14:paraId="1EDB96A6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4C0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869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53D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E20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FBC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853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317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DDA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35C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0AE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29A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E1B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5E43343B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F21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45C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E8C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4BD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4EA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B9C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F64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727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4D1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7B4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D5B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D89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5</w:t>
            </w:r>
          </w:p>
        </w:tc>
      </w:tr>
      <w:tr w:rsidR="005429A8" w:rsidRPr="005429A8" w14:paraId="4E54A752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791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E16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382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73B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7C0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8B4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BB3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139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D22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472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F89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302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</w:tr>
      <w:tr w:rsidR="005429A8" w:rsidRPr="005429A8" w14:paraId="0079862A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CA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B70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66A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1F0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F75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36A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EA6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3EB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185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1C5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2B8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A77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3</w:t>
            </w:r>
          </w:p>
        </w:tc>
      </w:tr>
      <w:tr w:rsidR="005429A8" w:rsidRPr="005429A8" w14:paraId="4A6D6BEA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CAB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1FC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2BE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503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16E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8A3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65A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CD7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2EA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4AC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EFA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BD8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9</w:t>
            </w:r>
          </w:p>
        </w:tc>
      </w:tr>
      <w:tr w:rsidR="005429A8" w:rsidRPr="005429A8" w14:paraId="50C4B481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1C0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06B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69A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D1C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B73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DD2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2FB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6A4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F16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1E2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E57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06C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2142387C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DAC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BC8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F80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92E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00F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49A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A10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372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7CC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4CD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193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ED7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5</w:t>
            </w:r>
          </w:p>
        </w:tc>
      </w:tr>
      <w:tr w:rsidR="005429A8" w:rsidRPr="005429A8" w14:paraId="73510712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DC4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689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494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88E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90B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7DA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E5E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DED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34D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591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975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99D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6</w:t>
            </w:r>
          </w:p>
        </w:tc>
      </w:tr>
      <w:tr w:rsidR="005429A8" w:rsidRPr="005429A8" w14:paraId="690E17CA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938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1DC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F96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8E2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ECB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223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C25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59E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0C4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DC6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8AC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BD1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8</w:t>
            </w:r>
          </w:p>
        </w:tc>
      </w:tr>
      <w:tr w:rsidR="005429A8" w:rsidRPr="005429A8" w14:paraId="33D4E222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38E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9EB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FDD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66D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A54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845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331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97F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931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BB6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10D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DDA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</w:t>
            </w:r>
          </w:p>
        </w:tc>
      </w:tr>
      <w:tr w:rsidR="005429A8" w:rsidRPr="005429A8" w14:paraId="7479ADE5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40D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982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B39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245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E2A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380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70C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082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E52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B8C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726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CC9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</w:tr>
      <w:tr w:rsidR="005429A8" w:rsidRPr="005429A8" w14:paraId="2FB4A275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110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482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1B2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BC1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AB9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485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51E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40B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BB5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C1C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D7F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218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52ABFD13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93D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7EB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A1A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0DC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299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75E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0AF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C6A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D6E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E06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6CA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117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9</w:t>
            </w:r>
          </w:p>
        </w:tc>
      </w:tr>
      <w:tr w:rsidR="005429A8" w:rsidRPr="005429A8" w14:paraId="2E7EFD59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8B2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B32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EAD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694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935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A0F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49D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21F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BF7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45A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096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D28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16BB3E83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9FA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E74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C8D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465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744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95F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35D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595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E68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EE9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8B4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A99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465E0356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9EF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0E9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632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FB1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7FB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B13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3A6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172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425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8D8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280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784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</w:tr>
      <w:tr w:rsidR="005429A8" w:rsidRPr="005429A8" w14:paraId="19972C8C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2DE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A08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0B8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B95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034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1F7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18E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BF6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8F1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73F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3FE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E6A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</w:t>
            </w:r>
          </w:p>
        </w:tc>
      </w:tr>
      <w:tr w:rsidR="005429A8" w:rsidRPr="005429A8" w14:paraId="7E175C18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4B6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1C1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C08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970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6C8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1EE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B64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D24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891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55B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528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11D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77945253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4EE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0CA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0C7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9E0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4D7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837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E57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5D0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4C7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ED1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6D8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E66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</w:tr>
      <w:tr w:rsidR="005429A8" w:rsidRPr="005429A8" w14:paraId="6A1FE696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72E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212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5B9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CF8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44C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6A4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E4B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CA0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CA1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C57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F58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830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</w:tr>
      <w:tr w:rsidR="005429A8" w:rsidRPr="005429A8" w14:paraId="008268C3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DF9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73F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CE4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E6E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272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0FA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FE3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613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CB0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81D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1DA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B10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2</w:t>
            </w:r>
          </w:p>
        </w:tc>
      </w:tr>
      <w:tr w:rsidR="005429A8" w:rsidRPr="005429A8" w14:paraId="31E747DA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9A5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593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8D4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E4C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DF0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C23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8E0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3BB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66F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37C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9E1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34B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4</w:t>
            </w:r>
          </w:p>
        </w:tc>
      </w:tr>
      <w:tr w:rsidR="005429A8" w:rsidRPr="005429A8" w14:paraId="15645F03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C35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DA8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E9B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5EC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B74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E24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972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866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BED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900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275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7F7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5B60C2DC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DC1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807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895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BF5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757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F9F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019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90A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A62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99B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DD25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A15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9</w:t>
            </w:r>
          </w:p>
        </w:tc>
      </w:tr>
      <w:tr w:rsidR="005429A8" w:rsidRPr="005429A8" w14:paraId="285A30F2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04B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189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F2C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F6E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BEF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2C6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13D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EA1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476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959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407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B8C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</w:tr>
      <w:tr w:rsidR="005429A8" w:rsidRPr="005429A8" w14:paraId="16246C93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48D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097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E44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837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07B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B9E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EEF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FFC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B45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225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6E4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ABC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1</w:t>
            </w:r>
          </w:p>
        </w:tc>
      </w:tr>
      <w:tr w:rsidR="005429A8" w:rsidRPr="005429A8" w14:paraId="565918C2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5FA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121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D87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43F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0F6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32E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ACB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1A6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2B7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EB0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BF2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241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</w:tr>
      <w:tr w:rsidR="005429A8" w:rsidRPr="005429A8" w14:paraId="303600ED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7AB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FFD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16B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28B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B71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89B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DF2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7CB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908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224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D6F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B29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</w:tr>
      <w:tr w:rsidR="005429A8" w:rsidRPr="005429A8" w14:paraId="6683AA21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E5C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D14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638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24D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9BC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7F2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E31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16F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464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CB9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28E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F46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5</w:t>
            </w:r>
          </w:p>
        </w:tc>
      </w:tr>
      <w:tr w:rsidR="005429A8" w:rsidRPr="005429A8" w14:paraId="6CEA8CFB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292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447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83D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66C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CDE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0A0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02B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6C3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AB2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361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88F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8DE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</w:tr>
      <w:tr w:rsidR="005429A8" w:rsidRPr="005429A8" w14:paraId="5214F54C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F5C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26E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70B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5F3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C64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6AF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E2E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F2F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834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25A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3B3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783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</w:t>
            </w:r>
          </w:p>
        </w:tc>
      </w:tr>
      <w:tr w:rsidR="005429A8" w:rsidRPr="005429A8" w14:paraId="7CEC3BCA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33B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E39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7DF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632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4B3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976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ACA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B44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317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279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422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E54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</w:tr>
      <w:tr w:rsidR="005429A8" w:rsidRPr="005429A8" w14:paraId="21F19744" w14:textId="77777777" w:rsidTr="005429A8">
        <w:trPr>
          <w:trHeight w:val="255"/>
        </w:trPr>
        <w:tc>
          <w:tcPr>
            <w:tcW w:w="49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EA2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54F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307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7EA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D21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73D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012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F86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744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240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1C5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4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A0A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5</w:t>
            </w:r>
          </w:p>
        </w:tc>
      </w:tr>
    </w:tbl>
    <w:p w14:paraId="4C44C088" w14:textId="77777777" w:rsidR="005429A8" w:rsidRPr="002C541D" w:rsidRDefault="005429A8" w:rsidP="00B834F3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049AEE10" w14:textId="77777777" w:rsidR="00B560E2" w:rsidRDefault="00B560E2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12</w:t>
      </w:r>
    </w:p>
    <w:p w14:paraId="46AB8852" w14:textId="77777777" w:rsidR="00B560E2" w:rsidRDefault="00B560E2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3D998795" w14:textId="77777777" w:rsidR="00B560E2" w:rsidRDefault="00B560E2" w:rsidP="00B560E2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Hasil Pengujian MSI Variabel Disiplin Kerja</w:t>
      </w:r>
    </w:p>
    <w:p w14:paraId="45F33825" w14:textId="77777777" w:rsidR="005429A8" w:rsidRDefault="005429A8" w:rsidP="00B560E2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630"/>
        <w:gridCol w:w="630"/>
        <w:gridCol w:w="630"/>
        <w:gridCol w:w="630"/>
        <w:gridCol w:w="630"/>
        <w:gridCol w:w="630"/>
        <w:gridCol w:w="630"/>
        <w:gridCol w:w="630"/>
        <w:gridCol w:w="631"/>
        <w:gridCol w:w="701"/>
        <w:gridCol w:w="625"/>
      </w:tblGrid>
      <w:tr w:rsidR="005429A8" w:rsidRPr="005429A8" w14:paraId="224F5DB1" w14:textId="77777777" w:rsidTr="005429A8">
        <w:trPr>
          <w:trHeight w:val="255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DB5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CD2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FA6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858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BD2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740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843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DCF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0DF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8FD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765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.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29E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DK</w:t>
            </w:r>
          </w:p>
        </w:tc>
      </w:tr>
      <w:tr w:rsidR="005429A8" w:rsidRPr="005429A8" w14:paraId="08D362C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A1C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1B0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E98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CC8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368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F9E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74A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F5A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6C9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2FB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897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755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.44</w:t>
            </w:r>
          </w:p>
        </w:tc>
      </w:tr>
      <w:tr w:rsidR="005429A8" w:rsidRPr="005429A8" w14:paraId="53D498B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052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2BC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3BF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0B6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4B3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68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60A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F7F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816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28C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892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9D4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.81</w:t>
            </w:r>
          </w:p>
        </w:tc>
      </w:tr>
      <w:tr w:rsidR="005429A8" w:rsidRPr="005429A8" w14:paraId="0D37002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3E0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918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510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99B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B4E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32F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E87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038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A3E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B5B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B80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B15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.12</w:t>
            </w:r>
          </w:p>
        </w:tc>
      </w:tr>
      <w:tr w:rsidR="005429A8" w:rsidRPr="005429A8" w14:paraId="00D10E6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D14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5B8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EEA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26B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837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F98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E85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8DC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7A6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8B3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907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AD1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.19</w:t>
            </w:r>
          </w:p>
        </w:tc>
      </w:tr>
      <w:tr w:rsidR="005429A8" w:rsidRPr="005429A8" w14:paraId="6D56BE3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33E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337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BBF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AF0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E5C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9BF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779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3D2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9F7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B64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8C6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6DA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.15</w:t>
            </w:r>
          </w:p>
        </w:tc>
      </w:tr>
      <w:tr w:rsidR="005429A8" w:rsidRPr="005429A8" w14:paraId="3CCB833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B77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AE9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816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A00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1D5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B1A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85D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DD5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2C6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FF0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A00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E33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41</w:t>
            </w:r>
          </w:p>
        </w:tc>
      </w:tr>
      <w:tr w:rsidR="005429A8" w:rsidRPr="005429A8" w14:paraId="0656D20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527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7EA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457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C06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A1D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B72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5A2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659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65C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413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755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4FA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.56</w:t>
            </w:r>
          </w:p>
        </w:tc>
      </w:tr>
      <w:tr w:rsidR="005429A8" w:rsidRPr="005429A8" w14:paraId="67DA93B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365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5EF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65A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808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032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EB6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FFF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582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627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F60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B4B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B16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.62</w:t>
            </w:r>
          </w:p>
        </w:tc>
      </w:tr>
      <w:tr w:rsidR="005429A8" w:rsidRPr="005429A8" w14:paraId="2FDD07D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231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EB0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469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003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9FC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C65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0E5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392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A82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FCF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62D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498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.69</w:t>
            </w:r>
          </w:p>
        </w:tc>
      </w:tr>
      <w:tr w:rsidR="005429A8" w:rsidRPr="005429A8" w14:paraId="54C6F61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229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FC9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2F5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102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72D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4EB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28D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B70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CC5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319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D76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A55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.65</w:t>
            </w:r>
          </w:p>
        </w:tc>
      </w:tr>
      <w:tr w:rsidR="005429A8" w:rsidRPr="005429A8" w14:paraId="4A11B43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A99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269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6CE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EFB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ABA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0DE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A14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91D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5F6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18A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57C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2EC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.79</w:t>
            </w:r>
          </w:p>
        </w:tc>
      </w:tr>
      <w:tr w:rsidR="005429A8" w:rsidRPr="005429A8" w14:paraId="5C63FEB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AE6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07B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F30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761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6C5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89D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D87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30F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165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871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9E1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E88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.35</w:t>
            </w:r>
          </w:p>
        </w:tc>
      </w:tr>
      <w:tr w:rsidR="005429A8" w:rsidRPr="005429A8" w14:paraId="7E58D42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E7F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787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F4F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468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11D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BCF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9E0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34A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CE2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985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FE1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9AC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74</w:t>
            </w:r>
          </w:p>
        </w:tc>
      </w:tr>
      <w:tr w:rsidR="005429A8" w:rsidRPr="005429A8" w14:paraId="6014DB4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050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611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416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64C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BF5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E9E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96D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77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FFA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A15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AA4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D9A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.36</w:t>
            </w:r>
          </w:p>
        </w:tc>
      </w:tr>
      <w:tr w:rsidR="005429A8" w:rsidRPr="005429A8" w14:paraId="31F84DC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C54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293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049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B67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8B7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5E8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227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77F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37E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F68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5E9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E70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.97</w:t>
            </w:r>
          </w:p>
        </w:tc>
      </w:tr>
      <w:tr w:rsidR="005429A8" w:rsidRPr="005429A8" w14:paraId="35DAC88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C06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CCD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3D0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927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11E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DFE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241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EDF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331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682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2F9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090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.91</w:t>
            </w:r>
          </w:p>
        </w:tc>
      </w:tr>
      <w:tr w:rsidR="005429A8" w:rsidRPr="005429A8" w14:paraId="6F0B214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AF4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816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4FD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F7D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B7B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BE2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813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512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BEA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09B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AA2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597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46</w:t>
            </w:r>
          </w:p>
        </w:tc>
      </w:tr>
      <w:tr w:rsidR="005429A8" w:rsidRPr="005429A8" w14:paraId="7F71784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85E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53A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C26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B55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DCE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0F8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8A8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346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FC1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A58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B17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007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.62</w:t>
            </w:r>
          </w:p>
        </w:tc>
      </w:tr>
      <w:tr w:rsidR="005429A8" w:rsidRPr="005429A8" w14:paraId="1B4E3C8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F1F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381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8FF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A4E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1E4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F73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00A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7B0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DE0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F70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D33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F67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.80</w:t>
            </w:r>
          </w:p>
        </w:tc>
      </w:tr>
      <w:tr w:rsidR="005429A8" w:rsidRPr="005429A8" w14:paraId="5808C4DC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5CA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99C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219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158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ACD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B47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FC0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831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0A5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C91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377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376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.82</w:t>
            </w:r>
          </w:p>
        </w:tc>
      </w:tr>
      <w:tr w:rsidR="005429A8" w:rsidRPr="005429A8" w14:paraId="1C3DD16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515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680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6E7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97A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023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A60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3A8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CAD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F6D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CA8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1C4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D26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09</w:t>
            </w:r>
          </w:p>
        </w:tc>
      </w:tr>
      <w:tr w:rsidR="005429A8" w:rsidRPr="005429A8" w14:paraId="514523F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651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2BD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487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C41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8C3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750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BDE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2CE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A71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246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0D0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FD3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.05</w:t>
            </w:r>
          </w:p>
        </w:tc>
      </w:tr>
      <w:tr w:rsidR="005429A8" w:rsidRPr="005429A8" w14:paraId="6A17EE0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275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18A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1B6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8CE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203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302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635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098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41D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D24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3AD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649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.38</w:t>
            </w:r>
          </w:p>
        </w:tc>
      </w:tr>
      <w:tr w:rsidR="005429A8" w:rsidRPr="005429A8" w14:paraId="0BF429A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3E4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8A2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CD6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E7A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874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9DA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206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AB2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160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885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EA3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ABF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.02</w:t>
            </w:r>
          </w:p>
        </w:tc>
      </w:tr>
      <w:tr w:rsidR="005429A8" w:rsidRPr="005429A8" w14:paraId="7F52E44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E5E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D10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9C8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A4F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1E2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F9B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EFC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FBF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23A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68C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729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34B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.91</w:t>
            </w:r>
          </w:p>
        </w:tc>
      </w:tr>
      <w:tr w:rsidR="005429A8" w:rsidRPr="005429A8" w14:paraId="2B9C4BA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B6B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A93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5C7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A1D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BA7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A4B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F52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470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6DF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BCA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BBC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37A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67</w:t>
            </w:r>
          </w:p>
        </w:tc>
      </w:tr>
      <w:tr w:rsidR="005429A8" w:rsidRPr="005429A8" w14:paraId="0D4C074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FB6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8AB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0BD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B1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986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438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533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8F9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A07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D38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F9A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405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.00</w:t>
            </w:r>
          </w:p>
        </w:tc>
      </w:tr>
      <w:tr w:rsidR="005429A8" w:rsidRPr="005429A8" w14:paraId="1724437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052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BE1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CB4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14D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DD5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54E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5D7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C86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77A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22A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318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425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.80</w:t>
            </w:r>
          </w:p>
        </w:tc>
      </w:tr>
      <w:tr w:rsidR="005429A8" w:rsidRPr="005429A8" w14:paraId="1D49C31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BE9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1FD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3DB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978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ED4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9F5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4B5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0C7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A32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2CB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D6B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1B2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54</w:t>
            </w:r>
          </w:p>
        </w:tc>
      </w:tr>
      <w:tr w:rsidR="005429A8" w:rsidRPr="005429A8" w14:paraId="1CBDDD4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DAA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AD6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EF8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135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F5F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300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2FF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85BC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BFC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5AF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761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259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.90</w:t>
            </w:r>
          </w:p>
        </w:tc>
      </w:tr>
      <w:tr w:rsidR="005429A8" w:rsidRPr="005429A8" w14:paraId="388135F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FB4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ECB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3E2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C41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3C7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22E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9B9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A2B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3CB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746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781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C1C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.11</w:t>
            </w:r>
          </w:p>
        </w:tc>
      </w:tr>
      <w:tr w:rsidR="005429A8" w:rsidRPr="005429A8" w14:paraId="2F86D62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FD1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B1E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178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293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5CD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9C2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005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0A4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CDA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2E3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E1A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0AC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.37</w:t>
            </w:r>
          </w:p>
        </w:tc>
      </w:tr>
      <w:tr w:rsidR="005429A8" w:rsidRPr="005429A8" w14:paraId="40AD085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19F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B95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E7A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658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09F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2D1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9AB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9D2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455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468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457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CDD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.96</w:t>
            </w:r>
          </w:p>
        </w:tc>
      </w:tr>
      <w:tr w:rsidR="005429A8" w:rsidRPr="005429A8" w14:paraId="5129A6F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5F6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9BB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D76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0C9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C53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0C6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C9E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818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841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D07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F36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D9F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.93</w:t>
            </w:r>
          </w:p>
        </w:tc>
      </w:tr>
      <w:tr w:rsidR="005429A8" w:rsidRPr="005429A8" w14:paraId="2B7AC3BC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628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F70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917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3F9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F58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295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C94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8B8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492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5DE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EE7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4E3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.67</w:t>
            </w:r>
          </w:p>
        </w:tc>
      </w:tr>
      <w:tr w:rsidR="005429A8" w:rsidRPr="005429A8" w14:paraId="7EE748A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3D4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CC8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B72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4DD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42D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F54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CBE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470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9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E24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23C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83B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EEA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.83</w:t>
            </w:r>
          </w:p>
        </w:tc>
      </w:tr>
      <w:tr w:rsidR="005429A8" w:rsidRPr="005429A8" w14:paraId="7542262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A54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86C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30C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3F7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50E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9CE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14B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0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D0F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F5B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289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C9B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B4C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.64</w:t>
            </w:r>
          </w:p>
        </w:tc>
      </w:tr>
      <w:tr w:rsidR="005429A8" w:rsidRPr="005429A8" w14:paraId="1EF195D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DA6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4755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567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D0F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4BB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E45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D28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E13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EAD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D7F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EC4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2BE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18</w:t>
            </w:r>
          </w:p>
        </w:tc>
      </w:tr>
    </w:tbl>
    <w:p w14:paraId="350EBD6A" w14:textId="77777777" w:rsidR="005429A8" w:rsidRPr="00C41253" w:rsidRDefault="005429A8" w:rsidP="00B560E2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11855098" w14:textId="77777777" w:rsidR="00B560E2" w:rsidRDefault="00B560E2" w:rsidP="00B560E2">
      <w:pPr>
        <w:spacing w:after="0" w:line="360" w:lineRule="auto"/>
        <w:rPr>
          <w:rFonts w:ascii="Times New Roman" w:hAnsi="Times New Roman"/>
          <w:spacing w:val="-4"/>
          <w:sz w:val="24"/>
          <w:szCs w:val="24"/>
          <w:lang w:val="en-US"/>
        </w:rPr>
      </w:pPr>
      <w:r w:rsidRPr="002C541D">
        <w:rPr>
          <w:rFonts w:ascii="Times New Roman" w:hAnsi="Times New Roman"/>
          <w:spacing w:val="-4"/>
          <w:sz w:val="24"/>
          <w:szCs w:val="24"/>
          <w:lang w:val="en-US"/>
        </w:rPr>
        <w:t xml:space="preserve"> </w:t>
      </w:r>
    </w:p>
    <w:p w14:paraId="42719CD4" w14:textId="77777777" w:rsidR="00B560E2" w:rsidRDefault="005429A8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B560E2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13</w:t>
      </w:r>
    </w:p>
    <w:p w14:paraId="1B9A410B" w14:textId="77777777" w:rsidR="00B560E2" w:rsidRDefault="00B560E2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07BDF62D" w14:textId="77777777" w:rsidR="00B560E2" w:rsidRDefault="00B560E2" w:rsidP="00B560E2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Hasil Pengujian MSI Variabel Beban Kerja</w:t>
      </w:r>
    </w:p>
    <w:p w14:paraId="1D99D226" w14:textId="77777777" w:rsidR="00B560E2" w:rsidRDefault="00B560E2" w:rsidP="00B560E2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631"/>
        <w:gridCol w:w="631"/>
        <w:gridCol w:w="631"/>
        <w:gridCol w:w="631"/>
        <w:gridCol w:w="631"/>
        <w:gridCol w:w="631"/>
        <w:gridCol w:w="631"/>
        <w:gridCol w:w="631"/>
        <w:gridCol w:w="631"/>
        <w:gridCol w:w="692"/>
        <w:gridCol w:w="626"/>
      </w:tblGrid>
      <w:tr w:rsidR="005429A8" w:rsidRPr="005429A8" w14:paraId="0EC51288" w14:textId="77777777" w:rsidTr="005429A8">
        <w:trPr>
          <w:trHeight w:val="255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FBF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B53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1D9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EF3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C69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608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647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B53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CD9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E98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FEE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.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47A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BK</w:t>
            </w:r>
          </w:p>
        </w:tc>
      </w:tr>
      <w:tr w:rsidR="005429A8" w:rsidRPr="005429A8" w14:paraId="61C7012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4A0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F52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D3F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9CA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975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6C4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0AF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1D0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1FF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615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EF1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1C4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.50</w:t>
            </w:r>
          </w:p>
        </w:tc>
      </w:tr>
      <w:tr w:rsidR="005429A8" w:rsidRPr="005429A8" w14:paraId="7AFBEAC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3CE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E40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7E9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C48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C8A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314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81A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D76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9B6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D88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409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8FA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.59</w:t>
            </w:r>
          </w:p>
        </w:tc>
      </w:tr>
      <w:tr w:rsidR="005429A8" w:rsidRPr="005429A8" w14:paraId="55A1CEA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BDE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072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225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779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49B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F7D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FE8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EE1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F9A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620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AA2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C96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.83</w:t>
            </w:r>
          </w:p>
        </w:tc>
      </w:tr>
      <w:tr w:rsidR="005429A8" w:rsidRPr="005429A8" w14:paraId="699559B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16D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C48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52F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D27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7B9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0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59D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CA4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176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516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80C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621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DD1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.60</w:t>
            </w:r>
          </w:p>
        </w:tc>
      </w:tr>
      <w:tr w:rsidR="005429A8" w:rsidRPr="005429A8" w14:paraId="69510AF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F8A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428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251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595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F7E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8EA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B39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C78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1CA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BEF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3EE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401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.14</w:t>
            </w:r>
          </w:p>
        </w:tc>
      </w:tr>
      <w:tr w:rsidR="005429A8" w:rsidRPr="005429A8" w14:paraId="2809F0B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E53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E02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50B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8A1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CFF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ED1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682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E7C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7AC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A42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2B9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37E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.05</w:t>
            </w:r>
          </w:p>
        </w:tc>
      </w:tr>
      <w:tr w:rsidR="005429A8" w:rsidRPr="005429A8" w14:paraId="2C22E3A7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47E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26B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2A9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B71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EC1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1F0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046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E23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150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D0E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415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69B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.49</w:t>
            </w:r>
          </w:p>
        </w:tc>
      </w:tr>
      <w:tr w:rsidR="005429A8" w:rsidRPr="005429A8" w14:paraId="6557A83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43F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A91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837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0FF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47A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0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3C2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001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59D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AA6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975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1CF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07E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.39</w:t>
            </w:r>
          </w:p>
        </w:tc>
      </w:tr>
      <w:tr w:rsidR="005429A8" w:rsidRPr="005429A8" w14:paraId="3186967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C95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5FB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BD4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F34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972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2B2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7A6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C01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FB4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4B1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C8E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925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.82</w:t>
            </w:r>
          </w:p>
        </w:tc>
      </w:tr>
      <w:tr w:rsidR="005429A8" w:rsidRPr="005429A8" w14:paraId="13FC791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642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4F1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707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A73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E2B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D6E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62C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53A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30C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CC9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2B6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E39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.98</w:t>
            </w:r>
          </w:p>
        </w:tc>
      </w:tr>
      <w:tr w:rsidR="005429A8" w:rsidRPr="005429A8" w14:paraId="3A3CB7D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D43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142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126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A54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643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965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C3B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327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F02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C65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F87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899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.83</w:t>
            </w:r>
          </w:p>
        </w:tc>
      </w:tr>
      <w:tr w:rsidR="005429A8" w:rsidRPr="005429A8" w14:paraId="5B2B97A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5E1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A3F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5DF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C1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78D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A3A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FDA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7E95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E74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EEB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82F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F2A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.37</w:t>
            </w:r>
          </w:p>
        </w:tc>
      </w:tr>
      <w:tr w:rsidR="005429A8" w:rsidRPr="005429A8" w14:paraId="436DB52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5A5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742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DBA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D09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B8F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AB7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1D3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157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14A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B6F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7BF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7C1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.82</w:t>
            </w:r>
          </w:p>
        </w:tc>
      </w:tr>
      <w:tr w:rsidR="005429A8" w:rsidRPr="005429A8" w14:paraId="1F8300A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B98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663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5A0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C91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CB2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724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0B1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A05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7FE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6D5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129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71D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.50</w:t>
            </w:r>
          </w:p>
        </w:tc>
      </w:tr>
      <w:tr w:rsidR="005429A8" w:rsidRPr="005429A8" w14:paraId="6F9354C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BBF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75F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0A6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9C0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196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003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3C1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968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AFD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13D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D20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BEE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.74</w:t>
            </w:r>
          </w:p>
        </w:tc>
      </w:tr>
      <w:tr w:rsidR="005429A8" w:rsidRPr="005429A8" w14:paraId="1F31CFC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746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8AD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E9A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464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0F0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46A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36B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17E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AC5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E8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169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92F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.11</w:t>
            </w:r>
          </w:p>
        </w:tc>
      </w:tr>
      <w:tr w:rsidR="005429A8" w:rsidRPr="005429A8" w14:paraId="0C91F60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BDB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B0D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DC5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3F8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86B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642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A84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B64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E7B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586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66D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936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.76</w:t>
            </w:r>
          </w:p>
        </w:tc>
      </w:tr>
      <w:tr w:rsidR="005429A8" w:rsidRPr="005429A8" w14:paraId="16E5D08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87C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ED5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056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238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97B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9AE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9C8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696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E4F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22A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DE9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299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.38</w:t>
            </w:r>
          </w:p>
        </w:tc>
      </w:tr>
      <w:tr w:rsidR="005429A8" w:rsidRPr="005429A8" w14:paraId="0AF5374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DBF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D75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587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3DC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B2F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ADF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9B9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C97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C9C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82C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990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1F4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.47</w:t>
            </w:r>
          </w:p>
        </w:tc>
      </w:tr>
      <w:tr w:rsidR="005429A8" w:rsidRPr="005429A8" w14:paraId="2CC48DE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6D0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C19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9FE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013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C97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DDD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F24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706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2A6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8C0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EF2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002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.82</w:t>
            </w:r>
          </w:p>
        </w:tc>
      </w:tr>
      <w:tr w:rsidR="005429A8" w:rsidRPr="005429A8" w14:paraId="14768BC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4C0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AB8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9E7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5EB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F42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CEE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5C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94A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BC5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B1A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AB6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E27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.60</w:t>
            </w:r>
          </w:p>
        </w:tc>
      </w:tr>
      <w:tr w:rsidR="005429A8" w:rsidRPr="005429A8" w14:paraId="4D1E45E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CDA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313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619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7C9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957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0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DAF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D38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017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74D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656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68B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6F1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.34</w:t>
            </w:r>
          </w:p>
        </w:tc>
      </w:tr>
      <w:tr w:rsidR="005429A8" w:rsidRPr="005429A8" w14:paraId="0159592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C75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48D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0D9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CF3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DCD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7DD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F1B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EAA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FC4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E05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B2D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9FA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.77</w:t>
            </w:r>
          </w:p>
        </w:tc>
      </w:tr>
      <w:tr w:rsidR="005429A8" w:rsidRPr="005429A8" w14:paraId="781CD39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D42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61C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EC7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856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EBE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1CB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7B9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238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F61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99E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F9E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F69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.60</w:t>
            </w:r>
          </w:p>
        </w:tc>
      </w:tr>
      <w:tr w:rsidR="005429A8" w:rsidRPr="005429A8" w14:paraId="689A6F6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E22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D79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4E9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861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635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0E4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138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E6D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C2F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905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2D9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786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.08</w:t>
            </w:r>
          </w:p>
        </w:tc>
      </w:tr>
      <w:tr w:rsidR="005429A8" w:rsidRPr="005429A8" w14:paraId="3B23847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FD5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C19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C1B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4CD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574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025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A10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722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64B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74C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163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413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.30</w:t>
            </w:r>
          </w:p>
        </w:tc>
      </w:tr>
      <w:tr w:rsidR="005429A8" w:rsidRPr="005429A8" w14:paraId="6974576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CEF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B91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E64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284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21E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8AD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562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AFB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3D9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8F4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349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345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.38</w:t>
            </w:r>
          </w:p>
        </w:tc>
      </w:tr>
      <w:tr w:rsidR="005429A8" w:rsidRPr="005429A8" w14:paraId="56C6AAF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A2A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AB1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E96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FED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D73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610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0C2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224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4B7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897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940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3F1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.20</w:t>
            </w:r>
          </w:p>
        </w:tc>
      </w:tr>
      <w:tr w:rsidR="005429A8" w:rsidRPr="005429A8" w14:paraId="5717D3D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901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907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C5F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67C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209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54B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C46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7D8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825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491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14F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95B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.23</w:t>
            </w:r>
          </w:p>
        </w:tc>
      </w:tr>
      <w:tr w:rsidR="005429A8" w:rsidRPr="005429A8" w14:paraId="6B207DA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76D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036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ECE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30F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11D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0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F30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62B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3E2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136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879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2AE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B03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.26</w:t>
            </w:r>
          </w:p>
        </w:tc>
      </w:tr>
      <w:tr w:rsidR="005429A8" w:rsidRPr="005429A8" w14:paraId="43BF29D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18C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8DD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963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79B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618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889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0A3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B02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93E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22A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18D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413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.43</w:t>
            </w:r>
          </w:p>
        </w:tc>
      </w:tr>
      <w:tr w:rsidR="005429A8" w:rsidRPr="005429A8" w14:paraId="6CA69EC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515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A1E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848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541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55E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B2F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4C5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862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365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A47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D7D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885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.26</w:t>
            </w:r>
          </w:p>
        </w:tc>
      </w:tr>
      <w:tr w:rsidR="005429A8" w:rsidRPr="005429A8" w14:paraId="7CAFA2F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5B6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892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8D1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1D7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801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F9C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CF2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B6A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C38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36D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3D9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41F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89</w:t>
            </w:r>
          </w:p>
        </w:tc>
      </w:tr>
      <w:tr w:rsidR="005429A8" w:rsidRPr="005429A8" w14:paraId="627772D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B87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A00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045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9EA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C96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F0E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24D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5B2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7EC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83B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8BE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131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.49</w:t>
            </w:r>
          </w:p>
        </w:tc>
      </w:tr>
      <w:tr w:rsidR="005429A8" w:rsidRPr="005429A8" w14:paraId="76520B3C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E96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ABD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785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483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7AB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876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3C9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3E9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F23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6F5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B3F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608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.76</w:t>
            </w:r>
          </w:p>
        </w:tc>
      </w:tr>
      <w:tr w:rsidR="005429A8" w:rsidRPr="005429A8" w14:paraId="0CD7E4B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600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494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B76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E86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C14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8DC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805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FD0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0B1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F72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A1F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CFD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.05</w:t>
            </w:r>
          </w:p>
        </w:tc>
      </w:tr>
      <w:tr w:rsidR="005429A8" w:rsidRPr="005429A8" w14:paraId="7FF9A08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D2C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987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21D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45C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9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312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BCA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810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F90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47A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E67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145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ED9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.25</w:t>
            </w:r>
          </w:p>
        </w:tc>
      </w:tr>
      <w:tr w:rsidR="005429A8" w:rsidRPr="005429A8" w14:paraId="322313FC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FA4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1EC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980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65E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49E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64D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A69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64E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A89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360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5EA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A88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.66</w:t>
            </w:r>
          </w:p>
        </w:tc>
      </w:tr>
    </w:tbl>
    <w:p w14:paraId="06C26D03" w14:textId="77777777" w:rsidR="005429A8" w:rsidRDefault="005429A8" w:rsidP="00B560E2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6BDCC3FC" w14:textId="77777777" w:rsidR="00B560E2" w:rsidRDefault="005429A8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B560E2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14</w:t>
      </w:r>
    </w:p>
    <w:p w14:paraId="0F5787B8" w14:textId="77777777" w:rsidR="00B560E2" w:rsidRDefault="00B560E2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2BFE6A59" w14:textId="77777777" w:rsidR="00B560E2" w:rsidRPr="002C541D" w:rsidRDefault="00B560E2" w:rsidP="00B560E2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Hasil Pengujian MSI Variabel Rotasi Karyawan</w:t>
      </w:r>
    </w:p>
    <w:p w14:paraId="5A429D44" w14:textId="77777777" w:rsidR="00B560E2" w:rsidRDefault="00B560E2" w:rsidP="00B560E2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631"/>
        <w:gridCol w:w="631"/>
        <w:gridCol w:w="631"/>
        <w:gridCol w:w="631"/>
        <w:gridCol w:w="631"/>
        <w:gridCol w:w="631"/>
        <w:gridCol w:w="631"/>
        <w:gridCol w:w="631"/>
        <w:gridCol w:w="631"/>
        <w:gridCol w:w="692"/>
        <w:gridCol w:w="626"/>
      </w:tblGrid>
      <w:tr w:rsidR="005429A8" w:rsidRPr="005429A8" w14:paraId="1276FD31" w14:textId="77777777" w:rsidTr="005429A8">
        <w:trPr>
          <w:trHeight w:val="255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817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385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5AD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CC0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84C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8C3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EE9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F80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19B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822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3B8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.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E11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RK</w:t>
            </w:r>
          </w:p>
        </w:tc>
      </w:tr>
      <w:tr w:rsidR="005429A8" w:rsidRPr="005429A8" w14:paraId="7ABD369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BF9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330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021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297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172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C1D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CB5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C58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2C8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126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C76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F10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1.57</w:t>
            </w:r>
          </w:p>
        </w:tc>
      </w:tr>
      <w:tr w:rsidR="005429A8" w:rsidRPr="005429A8" w14:paraId="3B957F97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349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CBC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5FF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345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291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BD9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1A5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7B9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4E6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F63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CA7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FAB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.58</w:t>
            </w:r>
          </w:p>
        </w:tc>
      </w:tr>
      <w:tr w:rsidR="005429A8" w:rsidRPr="005429A8" w14:paraId="2C1477A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C9A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64D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FC0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EF6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CF8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4A5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E87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20F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B4E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143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A1E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CDD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.29</w:t>
            </w:r>
          </w:p>
        </w:tc>
      </w:tr>
      <w:tr w:rsidR="005429A8" w:rsidRPr="005429A8" w14:paraId="4DA780B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E23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A47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DD1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FF6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EF9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5BF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9A9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CE6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F98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87E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F85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B73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.89</w:t>
            </w:r>
          </w:p>
        </w:tc>
      </w:tr>
      <w:tr w:rsidR="005429A8" w:rsidRPr="005429A8" w14:paraId="6949067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223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9E8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C5D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1E7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8C4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DE6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4A6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B76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8AA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951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83F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65A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.53</w:t>
            </w:r>
          </w:p>
        </w:tc>
      </w:tr>
      <w:tr w:rsidR="005429A8" w:rsidRPr="005429A8" w14:paraId="71577E6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95B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02D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2FF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BFD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5CD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C96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A83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AC6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B85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966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303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5B5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.83</w:t>
            </w:r>
          </w:p>
        </w:tc>
      </w:tr>
      <w:tr w:rsidR="005429A8" w:rsidRPr="005429A8" w14:paraId="55E5D92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8CC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FBB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D88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993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16A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415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F26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9E5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B7B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0B9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E47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9B2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.58</w:t>
            </w:r>
          </w:p>
        </w:tc>
      </w:tr>
      <w:tr w:rsidR="005429A8" w:rsidRPr="005429A8" w14:paraId="20C5768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918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E6E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84F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FD8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E1B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1F6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D83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6A7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A98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893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1A2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224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44</w:t>
            </w:r>
          </w:p>
        </w:tc>
      </w:tr>
      <w:tr w:rsidR="005429A8" w:rsidRPr="005429A8" w14:paraId="53F972F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030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229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521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3DC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D3C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4D4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94F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1A5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3B4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333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78D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01B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.73</w:t>
            </w:r>
          </w:p>
        </w:tc>
      </w:tr>
      <w:tr w:rsidR="005429A8" w:rsidRPr="005429A8" w14:paraId="71CE86A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D74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BB5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12C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EC0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E20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498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992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EE3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B4E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077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49A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4F3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.04</w:t>
            </w:r>
          </w:p>
        </w:tc>
      </w:tr>
      <w:tr w:rsidR="005429A8" w:rsidRPr="005429A8" w14:paraId="1042BA5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FEE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A56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4F5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BF4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E2D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469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909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C68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D9A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C51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8F3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AF7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.87</w:t>
            </w:r>
          </w:p>
        </w:tc>
      </w:tr>
      <w:tr w:rsidR="005429A8" w:rsidRPr="005429A8" w14:paraId="081D309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451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D8B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09A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53A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702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9D5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AFD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37D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8C1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483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567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E3E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.83</w:t>
            </w:r>
          </w:p>
        </w:tc>
      </w:tr>
      <w:tr w:rsidR="005429A8" w:rsidRPr="005429A8" w14:paraId="51ACDC0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F02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01C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83B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797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8F0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E69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0D5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3A8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0C2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8DF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7D6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8D3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.47</w:t>
            </w:r>
          </w:p>
        </w:tc>
      </w:tr>
      <w:tr w:rsidR="005429A8" w:rsidRPr="005429A8" w14:paraId="097B63D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1C6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680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0D5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C15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218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AE2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B31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E7C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967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721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A22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684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.29</w:t>
            </w:r>
          </w:p>
        </w:tc>
      </w:tr>
      <w:tr w:rsidR="005429A8" w:rsidRPr="005429A8" w14:paraId="3D337DB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113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245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CC1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BCF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216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580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4CD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50A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6FD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CD0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2BC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417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27</w:t>
            </w:r>
          </w:p>
        </w:tc>
      </w:tr>
      <w:tr w:rsidR="005429A8" w:rsidRPr="005429A8" w14:paraId="474BD11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B34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E68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799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4F0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67D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BBE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EF1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FCE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7E1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23E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075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CC4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.05</w:t>
            </w:r>
          </w:p>
        </w:tc>
      </w:tr>
      <w:tr w:rsidR="005429A8" w:rsidRPr="005429A8" w14:paraId="709A980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244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DD8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627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8AC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C9E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FD3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2A4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C09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63E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9D3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5FF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D33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27</w:t>
            </w:r>
          </w:p>
        </w:tc>
      </w:tr>
      <w:tr w:rsidR="005429A8" w:rsidRPr="005429A8" w14:paraId="322ED7C7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6FA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5F5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965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F25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E1E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D4D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F7C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5EB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936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8A3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A96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C44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.05</w:t>
            </w:r>
          </w:p>
        </w:tc>
      </w:tr>
      <w:tr w:rsidR="005429A8" w:rsidRPr="005429A8" w14:paraId="5106779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8C6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536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7B1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F2D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6D4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330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E19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E99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F82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B5C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775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C76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.02</w:t>
            </w:r>
          </w:p>
        </w:tc>
      </w:tr>
      <w:tr w:rsidR="005429A8" w:rsidRPr="005429A8" w14:paraId="70640637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652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BEB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650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7D9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3F0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13A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CC0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F7F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D53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822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FBF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2AF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27</w:t>
            </w:r>
          </w:p>
        </w:tc>
      </w:tr>
      <w:tr w:rsidR="005429A8" w:rsidRPr="005429A8" w14:paraId="52EE7D0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F54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B62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569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B7F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47C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DBB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0D7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EB9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050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BAB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CAC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4CC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27</w:t>
            </w:r>
          </w:p>
        </w:tc>
      </w:tr>
      <w:tr w:rsidR="005429A8" w:rsidRPr="005429A8" w14:paraId="690F68E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FC5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629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8A3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836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D5D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6BD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DDB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386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427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D46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0E9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AEC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27</w:t>
            </w:r>
          </w:p>
        </w:tc>
      </w:tr>
      <w:tr w:rsidR="005429A8" w:rsidRPr="005429A8" w14:paraId="77E48BD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76F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BAE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8EE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516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4A4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EE3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234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070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917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62C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00A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942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27</w:t>
            </w:r>
          </w:p>
        </w:tc>
      </w:tr>
      <w:tr w:rsidR="005429A8" w:rsidRPr="005429A8" w14:paraId="0835AF4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549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781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A2B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44E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BE6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8BF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A7C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64F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210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067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DB9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A3F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27</w:t>
            </w:r>
          </w:p>
        </w:tc>
      </w:tr>
      <w:tr w:rsidR="005429A8" w:rsidRPr="005429A8" w14:paraId="6D7D531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174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B96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CC8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2E7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AFC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967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346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228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651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E48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1F9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C96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.81</w:t>
            </w:r>
          </w:p>
        </w:tc>
      </w:tr>
      <w:tr w:rsidR="005429A8" w:rsidRPr="005429A8" w14:paraId="4FDD2CE7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A8A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B75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5FD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228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8B3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891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07C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210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490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8ED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574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13D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.12</w:t>
            </w:r>
          </w:p>
        </w:tc>
      </w:tr>
      <w:tr w:rsidR="005429A8" w:rsidRPr="005429A8" w14:paraId="3DAA54B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079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8C0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E57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4AE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EBE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0A4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092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026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519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E17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B9B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B60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.69</w:t>
            </w:r>
          </w:p>
        </w:tc>
      </w:tr>
      <w:tr w:rsidR="005429A8" w:rsidRPr="005429A8" w14:paraId="1963E8C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039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737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BF8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157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56E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A05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FBF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3B2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124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50F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A92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19D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27</w:t>
            </w:r>
          </w:p>
        </w:tc>
      </w:tr>
      <w:tr w:rsidR="005429A8" w:rsidRPr="005429A8" w14:paraId="092F4F9C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6EE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E9E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D0C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955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2822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856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F03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873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456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8E4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741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04F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.31</w:t>
            </w:r>
          </w:p>
        </w:tc>
      </w:tr>
      <w:tr w:rsidR="005429A8" w:rsidRPr="005429A8" w14:paraId="41601DC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DD9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28F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0A7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430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558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287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4F7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4B4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878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525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CFE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067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.27</w:t>
            </w:r>
          </w:p>
        </w:tc>
      </w:tr>
      <w:tr w:rsidR="005429A8" w:rsidRPr="005429A8" w14:paraId="1A0F93C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25E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EBD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A4D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840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915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256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E5E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AC6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E1C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618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C58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011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00</w:t>
            </w:r>
          </w:p>
        </w:tc>
      </w:tr>
      <w:tr w:rsidR="005429A8" w:rsidRPr="005429A8" w14:paraId="32C0C17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48B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19A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93C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50C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B67A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55F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F2F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F85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EDA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EDD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0FF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583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.14</w:t>
            </w:r>
          </w:p>
        </w:tc>
      </w:tr>
      <w:tr w:rsidR="005429A8" w:rsidRPr="005429A8" w14:paraId="47504E9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9B2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146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F9F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5EE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97A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059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921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0DB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732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5C7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12C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437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.53</w:t>
            </w:r>
          </w:p>
        </w:tc>
      </w:tr>
      <w:tr w:rsidR="005429A8" w:rsidRPr="005429A8" w14:paraId="79A6C61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384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052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A16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92F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D82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3C7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5EB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2E2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BCE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0A9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751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93A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0.73</w:t>
            </w:r>
          </w:p>
        </w:tc>
      </w:tr>
      <w:tr w:rsidR="005429A8" w:rsidRPr="005429A8" w14:paraId="23A7D3E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B62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D22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38B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29A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2B0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2C8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B7C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DFB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A87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984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326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9A4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.56</w:t>
            </w:r>
          </w:p>
        </w:tc>
      </w:tr>
      <w:tr w:rsidR="005429A8" w:rsidRPr="005429A8" w14:paraId="79CC17D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81E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843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8C6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2D1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E53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FA4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419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179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F1A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914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A63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D71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44</w:t>
            </w:r>
          </w:p>
        </w:tc>
      </w:tr>
      <w:tr w:rsidR="005429A8" w:rsidRPr="005429A8" w14:paraId="0DFDB46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C10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257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5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AB8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956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A24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5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211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1DD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A5E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5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409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4D8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5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8AC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E93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.51</w:t>
            </w:r>
          </w:p>
        </w:tc>
      </w:tr>
      <w:tr w:rsidR="005429A8" w:rsidRPr="005429A8" w14:paraId="476E4A34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DB9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FF3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C57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4BA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3C4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461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F1D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BBE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678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50A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6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0A6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085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.58</w:t>
            </w:r>
          </w:p>
        </w:tc>
      </w:tr>
    </w:tbl>
    <w:p w14:paraId="6D218A66" w14:textId="77777777" w:rsidR="005429A8" w:rsidRDefault="005429A8" w:rsidP="00B560E2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3AC75F45" w14:textId="77777777" w:rsidR="00B560E2" w:rsidRDefault="005429A8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B560E2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15</w:t>
      </w:r>
    </w:p>
    <w:p w14:paraId="0D9EA96B" w14:textId="77777777" w:rsidR="00B560E2" w:rsidRDefault="00B560E2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1AD62F10" w14:textId="77777777" w:rsidR="00B560E2" w:rsidRDefault="00B560E2" w:rsidP="00B560E2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Hasil Pengujian MSI Variabel Pengalaman Kerja</w:t>
      </w:r>
    </w:p>
    <w:p w14:paraId="25D82D57" w14:textId="77777777" w:rsidR="00B560E2" w:rsidRDefault="00B560E2" w:rsidP="00B560E2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628"/>
        <w:gridCol w:w="628"/>
        <w:gridCol w:w="628"/>
        <w:gridCol w:w="628"/>
        <w:gridCol w:w="628"/>
        <w:gridCol w:w="628"/>
        <w:gridCol w:w="628"/>
        <w:gridCol w:w="628"/>
        <w:gridCol w:w="628"/>
        <w:gridCol w:w="722"/>
        <w:gridCol w:w="623"/>
      </w:tblGrid>
      <w:tr w:rsidR="005429A8" w:rsidRPr="005429A8" w14:paraId="35F5F30F" w14:textId="77777777" w:rsidTr="005429A8">
        <w:trPr>
          <w:trHeight w:val="255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022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1BF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A4B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0E4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D60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C4D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5D1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B2C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28D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365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40A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  <w:t>PK.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601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K</w:t>
            </w:r>
          </w:p>
        </w:tc>
      </w:tr>
      <w:tr w:rsidR="005429A8" w:rsidRPr="005429A8" w14:paraId="0D42571D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A5D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DEC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322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296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EED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AD1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7CA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E7E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96D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6A7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9B5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6FA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.57</w:t>
            </w:r>
          </w:p>
        </w:tc>
      </w:tr>
      <w:tr w:rsidR="005429A8" w:rsidRPr="005429A8" w14:paraId="144104E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4A5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9F1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F46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2D3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567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698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CC5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0FE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EF8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1E1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613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8EA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.08</w:t>
            </w:r>
          </w:p>
        </w:tc>
      </w:tr>
      <w:tr w:rsidR="005429A8" w:rsidRPr="005429A8" w14:paraId="35798ED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537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C99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FBE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42F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0E9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C2D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07B5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899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245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02A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04AB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DF9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.57</w:t>
            </w:r>
          </w:p>
        </w:tc>
      </w:tr>
      <w:tr w:rsidR="005429A8" w:rsidRPr="005429A8" w14:paraId="7FD3B68C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9C3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730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089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0CE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0E7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3FE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BF2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28D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851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907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EF0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60C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.83</w:t>
            </w:r>
          </w:p>
        </w:tc>
      </w:tr>
      <w:tr w:rsidR="005429A8" w:rsidRPr="005429A8" w14:paraId="630432E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F16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9D1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C065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B3B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485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011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1DF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0B4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966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A83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507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48E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.99</w:t>
            </w:r>
          </w:p>
        </w:tc>
      </w:tr>
      <w:tr w:rsidR="005429A8" w:rsidRPr="005429A8" w14:paraId="27C6ACEC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2F1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93CD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0C3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CB2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D44C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3DEC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769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D32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EEE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869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6D3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E80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.52</w:t>
            </w:r>
          </w:p>
        </w:tc>
      </w:tr>
      <w:tr w:rsidR="005429A8" w:rsidRPr="005429A8" w14:paraId="42B5C3A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492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ED8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CE6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75C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A93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9AF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11D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1D3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9E0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B56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141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CE9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.57</w:t>
            </w:r>
          </w:p>
        </w:tc>
      </w:tr>
      <w:tr w:rsidR="005429A8" w:rsidRPr="005429A8" w14:paraId="26B80C0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0E5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075F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851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101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A48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6C8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A41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082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7B1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F9D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F10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7C7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.77</w:t>
            </w:r>
          </w:p>
        </w:tc>
      </w:tr>
      <w:tr w:rsidR="005429A8" w:rsidRPr="005429A8" w14:paraId="64DF7CA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2A0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518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907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E77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7A2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D35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066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2526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008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2EE7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450C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BEF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73</w:t>
            </w:r>
          </w:p>
        </w:tc>
      </w:tr>
      <w:tr w:rsidR="005429A8" w:rsidRPr="005429A8" w14:paraId="7ED80087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E30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4F4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FE88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790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71C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12C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EC3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8FA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20A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52C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41D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887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.66</w:t>
            </w:r>
          </w:p>
        </w:tc>
      </w:tr>
      <w:tr w:rsidR="005429A8" w:rsidRPr="005429A8" w14:paraId="6B8F920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941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146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6E9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F9C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9D9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3C3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24E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F8B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BC7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86E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83C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A6C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.57</w:t>
            </w:r>
          </w:p>
        </w:tc>
      </w:tr>
      <w:tr w:rsidR="005429A8" w:rsidRPr="005429A8" w14:paraId="6917E15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1DA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B36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645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D32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296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9BA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78C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BD5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32B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723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AA2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754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.57</w:t>
            </w:r>
          </w:p>
        </w:tc>
      </w:tr>
      <w:tr w:rsidR="005429A8" w:rsidRPr="005429A8" w14:paraId="2D68D13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C89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18E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FB3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73F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EE3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9FA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2E3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025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648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C26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992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E15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.57</w:t>
            </w:r>
          </w:p>
        </w:tc>
      </w:tr>
      <w:tr w:rsidR="005429A8" w:rsidRPr="005429A8" w14:paraId="48D3AB3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DE9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307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BEF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BF3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5C9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9E4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897D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554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498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CA9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C69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54B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.57</w:t>
            </w:r>
          </w:p>
        </w:tc>
      </w:tr>
      <w:tr w:rsidR="005429A8" w:rsidRPr="005429A8" w14:paraId="7BF46A8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C58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064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1A6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6A5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B27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312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9C4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B8E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1A4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897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B20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1F4A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23</w:t>
            </w:r>
          </w:p>
        </w:tc>
      </w:tr>
      <w:tr w:rsidR="005429A8" w:rsidRPr="005429A8" w14:paraId="5455FE6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7F3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36D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430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A89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F74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6F3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9E3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C91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753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16B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32C2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1BA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.93</w:t>
            </w:r>
          </w:p>
        </w:tc>
      </w:tr>
      <w:tr w:rsidR="005429A8" w:rsidRPr="005429A8" w14:paraId="4ED3AEC6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DF7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A74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531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809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2B91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2C2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815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BDA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BBE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231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12F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5FD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.37</w:t>
            </w:r>
          </w:p>
        </w:tc>
      </w:tr>
      <w:tr w:rsidR="005429A8" w:rsidRPr="005429A8" w14:paraId="359DC263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4B2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FD6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C21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EF5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58B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00DF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55B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D9D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0C4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AF0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C10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B4C6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.06</w:t>
            </w:r>
          </w:p>
        </w:tc>
      </w:tr>
      <w:tr w:rsidR="005429A8" w:rsidRPr="005429A8" w14:paraId="1E67725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71C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48C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112C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937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3FF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C9F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049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77E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10D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BDD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DAF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DE2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.56</w:t>
            </w:r>
          </w:p>
        </w:tc>
      </w:tr>
      <w:tr w:rsidR="005429A8" w:rsidRPr="005429A8" w14:paraId="44B2F195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96D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CE2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A94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FBC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C70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1BC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459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916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379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810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BBF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D91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73</w:t>
            </w:r>
          </w:p>
        </w:tc>
      </w:tr>
      <w:tr w:rsidR="005429A8" w:rsidRPr="005429A8" w14:paraId="3B3DDAD7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AB0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11F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088E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0C6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AF3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95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7B4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17A8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5EE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30D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EB5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D48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.66</w:t>
            </w:r>
          </w:p>
        </w:tc>
      </w:tr>
      <w:tr w:rsidR="005429A8" w:rsidRPr="005429A8" w14:paraId="5E97188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132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AAA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42F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9A0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F20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6AE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E66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E0B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F88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D17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ADC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318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.24</w:t>
            </w:r>
          </w:p>
        </w:tc>
      </w:tr>
      <w:tr w:rsidR="005429A8" w:rsidRPr="005429A8" w14:paraId="59CA66F1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60BB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BC5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449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4DA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A2C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A9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27B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9E5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FCC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E29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A3A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96A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.24</w:t>
            </w:r>
          </w:p>
        </w:tc>
      </w:tr>
      <w:tr w:rsidR="005429A8" w:rsidRPr="005429A8" w14:paraId="44C9085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C0F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D4E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D62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C30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D4F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85C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E63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C4A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751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CA4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39C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7C04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.24</w:t>
            </w:r>
          </w:p>
        </w:tc>
      </w:tr>
      <w:tr w:rsidR="005429A8" w:rsidRPr="005429A8" w14:paraId="7D219FE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0C3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06D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E74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E7B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4F1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10E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466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45A7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E2E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4D1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51C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574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.85</w:t>
            </w:r>
          </w:p>
        </w:tc>
      </w:tr>
      <w:tr w:rsidR="005429A8" w:rsidRPr="005429A8" w14:paraId="689990D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1A1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FAB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654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A6B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033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3C0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BD1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96A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C03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CA5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881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A10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.85</w:t>
            </w:r>
          </w:p>
        </w:tc>
      </w:tr>
      <w:tr w:rsidR="005429A8" w:rsidRPr="005429A8" w14:paraId="3EDAAB40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79D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849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42A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F87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AF25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F46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069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910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311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8BF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C2D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8E2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.18</w:t>
            </w:r>
          </w:p>
        </w:tc>
      </w:tr>
      <w:tr w:rsidR="005429A8" w:rsidRPr="005429A8" w14:paraId="0F017C39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87F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5D1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498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C86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DE8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B70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1E7B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41C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9D2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8A0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2FE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933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.76</w:t>
            </w:r>
          </w:p>
        </w:tc>
      </w:tr>
      <w:tr w:rsidR="005429A8" w:rsidRPr="005429A8" w14:paraId="227B09DF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73E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6F3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AE6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4F5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955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812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D9DF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203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28E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2DD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85B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CB5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.43</w:t>
            </w:r>
          </w:p>
        </w:tc>
      </w:tr>
      <w:tr w:rsidR="005429A8" w:rsidRPr="005429A8" w14:paraId="2B8DB06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668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13B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63F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A82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D38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F85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F29D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555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F4F9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D98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65F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808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.30</w:t>
            </w:r>
          </w:p>
        </w:tc>
      </w:tr>
      <w:tr w:rsidR="005429A8" w:rsidRPr="005429A8" w14:paraId="1C84EDB7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589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19F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A7A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163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925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F20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365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CB53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189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050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CD58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786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.45</w:t>
            </w:r>
          </w:p>
        </w:tc>
      </w:tr>
      <w:tr w:rsidR="005429A8" w:rsidRPr="005429A8" w14:paraId="09EA34B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038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1C1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C410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68E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77E2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EC7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767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ABA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005E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004F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BC74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8F4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.79</w:t>
            </w:r>
          </w:p>
        </w:tc>
      </w:tr>
      <w:tr w:rsidR="005429A8" w:rsidRPr="005429A8" w14:paraId="3BBC721A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611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D4D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647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5D2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C1A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475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1A7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08A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BF8C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2C6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8D3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CE7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.58</w:t>
            </w:r>
          </w:p>
        </w:tc>
      </w:tr>
      <w:tr w:rsidR="005429A8" w:rsidRPr="005429A8" w14:paraId="7C5390F8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233C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915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AC4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FEE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A40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AD8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B726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1D6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D455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8E4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5A1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07D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.15</w:t>
            </w:r>
          </w:p>
        </w:tc>
      </w:tr>
      <w:tr w:rsidR="005429A8" w:rsidRPr="005429A8" w14:paraId="37AD071B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D82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138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5B5F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220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5F30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8A01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199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037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419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E0E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ABE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070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.66</w:t>
            </w:r>
          </w:p>
        </w:tc>
      </w:tr>
      <w:tr w:rsidR="005429A8" w:rsidRPr="005429A8" w14:paraId="6B57460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6619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A9B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E69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626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FF7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59E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E09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BDF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93F8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73A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A98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9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C44C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.97</w:t>
            </w:r>
          </w:p>
        </w:tc>
      </w:tr>
      <w:tr w:rsidR="005429A8" w:rsidRPr="005429A8" w14:paraId="3C9746D2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777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E2F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5A5B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2B4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1F9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BD5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67D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768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EE9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950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F6B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154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.21</w:t>
            </w:r>
          </w:p>
        </w:tc>
      </w:tr>
      <w:tr w:rsidR="005429A8" w:rsidRPr="005429A8" w14:paraId="780FA5AE" w14:textId="77777777" w:rsidTr="005429A8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4C5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A7A5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48B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852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F03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AE0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FA6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6C19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D12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03F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E73D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.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DD9F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38</w:t>
            </w:r>
          </w:p>
        </w:tc>
      </w:tr>
    </w:tbl>
    <w:p w14:paraId="0B53F2F5" w14:textId="77777777" w:rsidR="005429A8" w:rsidRDefault="005429A8" w:rsidP="00B560E2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2E9C6650" w14:textId="77777777" w:rsidR="00B560E2" w:rsidRDefault="005429A8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B560E2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16</w:t>
      </w:r>
    </w:p>
    <w:p w14:paraId="410DE593" w14:textId="77777777" w:rsidR="00B560E2" w:rsidRDefault="00B560E2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4D2D226D" w14:textId="77777777" w:rsidR="00B560E2" w:rsidRPr="002C541D" w:rsidRDefault="00B560E2" w:rsidP="00B560E2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Data Hasil Pengujian MSI Variabel Produktivitas Kerja</w:t>
      </w:r>
    </w:p>
    <w:p w14:paraId="578E8A43" w14:textId="77777777" w:rsidR="00E83F70" w:rsidRDefault="00E83F70" w:rsidP="00E83F70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tbl>
      <w:tblPr>
        <w:tblW w:w="5195" w:type="pct"/>
        <w:tblLook w:val="04A0" w:firstRow="1" w:lastRow="0" w:firstColumn="1" w:lastColumn="0" w:noHBand="0" w:noVBand="1"/>
      </w:tblPr>
      <w:tblGrid>
        <w:gridCol w:w="931"/>
        <w:gridCol w:w="752"/>
        <w:gridCol w:w="752"/>
        <w:gridCol w:w="752"/>
        <w:gridCol w:w="752"/>
        <w:gridCol w:w="752"/>
        <w:gridCol w:w="752"/>
        <w:gridCol w:w="752"/>
        <w:gridCol w:w="752"/>
        <w:gridCol w:w="752"/>
        <w:gridCol w:w="842"/>
        <w:gridCol w:w="621"/>
      </w:tblGrid>
      <w:tr w:rsidR="005429A8" w:rsidRPr="005429A8" w14:paraId="47D4DBDC" w14:textId="77777777" w:rsidTr="005429A8">
        <w:trPr>
          <w:trHeight w:val="255"/>
        </w:trPr>
        <w:tc>
          <w:tcPr>
            <w:tcW w:w="48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AFD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No. Resp.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CB29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1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CDD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2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7D4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3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451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4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DB5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5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771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6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393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7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699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8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A36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9</w:t>
            </w:r>
          </w:p>
        </w:tc>
        <w:tc>
          <w:tcPr>
            <w:tcW w:w="44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28F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.10</w:t>
            </w:r>
          </w:p>
        </w:tc>
        <w:tc>
          <w:tcPr>
            <w:tcW w:w="51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DA8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Pdkts</w:t>
            </w:r>
          </w:p>
        </w:tc>
      </w:tr>
      <w:tr w:rsidR="005429A8" w:rsidRPr="005429A8" w14:paraId="628400B5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35F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BAC5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.0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EB28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3149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8FB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E14D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269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7D5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.0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595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42D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835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231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.63</w:t>
            </w:r>
          </w:p>
        </w:tc>
      </w:tr>
      <w:tr w:rsidR="005429A8" w:rsidRPr="005429A8" w14:paraId="4500A2CC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BFDC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406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FE7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166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658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C49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BF0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F629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541B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62E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36A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A78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03</w:t>
            </w:r>
          </w:p>
        </w:tc>
      </w:tr>
      <w:tr w:rsidR="005429A8" w:rsidRPr="005429A8" w14:paraId="0B255FC2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247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04A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57D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C74A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484D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9C3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89F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18D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D69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54C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4E19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FA3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48</w:t>
            </w:r>
          </w:p>
        </w:tc>
      </w:tr>
      <w:tr w:rsidR="005429A8" w:rsidRPr="005429A8" w14:paraId="63DE2440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742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7F50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0A3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E47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B36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0DD8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F852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3B5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3DC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CCB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EB7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4CA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.70</w:t>
            </w:r>
          </w:p>
        </w:tc>
      </w:tr>
      <w:tr w:rsidR="005429A8" w:rsidRPr="005429A8" w14:paraId="1A980576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192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3DD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9E52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881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67D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05D5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A93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774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859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68AF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DA4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AF2F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76</w:t>
            </w:r>
          </w:p>
        </w:tc>
      </w:tr>
      <w:tr w:rsidR="005429A8" w:rsidRPr="005429A8" w14:paraId="1514FE82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652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6B2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EF8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0E1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ECF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A25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D8C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1EC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137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0EAC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C418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A41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89</w:t>
            </w:r>
          </w:p>
        </w:tc>
      </w:tr>
      <w:tr w:rsidR="005429A8" w:rsidRPr="005429A8" w14:paraId="553BB572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4711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3F5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537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D196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39FF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BA4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4A6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0DF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8F3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BD9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D545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A8E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76</w:t>
            </w:r>
          </w:p>
        </w:tc>
      </w:tr>
      <w:tr w:rsidR="005429A8" w:rsidRPr="005429A8" w14:paraId="5C6BABF9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CC35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F7E4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D67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938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A2B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83C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29D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30B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96A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EE2E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4CD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B71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.68</w:t>
            </w:r>
          </w:p>
        </w:tc>
      </w:tr>
      <w:tr w:rsidR="005429A8" w:rsidRPr="005429A8" w14:paraId="56BD4007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163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3CD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CFB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0B1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52C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819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BA6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80F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02A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9CD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40F0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166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.19</w:t>
            </w:r>
          </w:p>
        </w:tc>
      </w:tr>
      <w:tr w:rsidR="005429A8" w:rsidRPr="005429A8" w14:paraId="210FE3FC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E3A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46D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569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0A0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F7D6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9EF3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B104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C8B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8C7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A87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D26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03EA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.86</w:t>
            </w:r>
          </w:p>
        </w:tc>
      </w:tr>
      <w:tr w:rsidR="005429A8" w:rsidRPr="005429A8" w14:paraId="37AB9B6B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9FC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C756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.0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10AF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FA7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976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96E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0DB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D7B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.0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EEE2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2C0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E192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6CB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.75</w:t>
            </w:r>
          </w:p>
        </w:tc>
      </w:tr>
      <w:tr w:rsidR="005429A8" w:rsidRPr="005429A8" w14:paraId="5EE25BD0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61E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846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83A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B8F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A111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E34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61B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D25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800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697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DBC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4B0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88</w:t>
            </w:r>
          </w:p>
        </w:tc>
      </w:tr>
      <w:tr w:rsidR="005429A8" w:rsidRPr="005429A8" w14:paraId="52215A1B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91D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2153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37D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AA2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AE22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3A1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509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2B86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8EA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2B17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E31D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ACD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.47</w:t>
            </w:r>
          </w:p>
        </w:tc>
      </w:tr>
      <w:tr w:rsidR="005429A8" w:rsidRPr="005429A8" w14:paraId="6C005C71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AA4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CB67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.0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125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C65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049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DBB6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B525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260A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.0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264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BEB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48E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E75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.58</w:t>
            </w:r>
          </w:p>
        </w:tc>
      </w:tr>
      <w:tr w:rsidR="005429A8" w:rsidRPr="005429A8" w14:paraId="5657AC64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745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303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81B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35A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54CF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638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96E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90D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758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2ED9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1AA7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5BE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.95</w:t>
            </w:r>
          </w:p>
        </w:tc>
      </w:tr>
      <w:tr w:rsidR="005429A8" w:rsidRPr="005429A8" w14:paraId="7E585BCA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D6BC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D21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A463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593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648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666B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F03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7EA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A65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636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A52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718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.11</w:t>
            </w:r>
          </w:p>
        </w:tc>
      </w:tr>
      <w:tr w:rsidR="005429A8" w:rsidRPr="005429A8" w14:paraId="4D79B65C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655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03F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1A8A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FF13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505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010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CAD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1E5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148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E28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5E0B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AE9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89</w:t>
            </w:r>
          </w:p>
        </w:tc>
      </w:tr>
      <w:tr w:rsidR="005429A8" w:rsidRPr="005429A8" w14:paraId="419FFB4A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5CF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75FA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DD4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CC1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DEF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24D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B76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D19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7A7C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D71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69D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DA4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.55</w:t>
            </w:r>
          </w:p>
        </w:tc>
      </w:tr>
      <w:tr w:rsidR="005429A8" w:rsidRPr="005429A8" w14:paraId="518A31AB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815D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A5E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.0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9708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007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A970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0AFA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E5C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FB4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5.0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552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93B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303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9A6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.36</w:t>
            </w:r>
          </w:p>
        </w:tc>
      </w:tr>
      <w:tr w:rsidR="005429A8" w:rsidRPr="005429A8" w14:paraId="39677E29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055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B84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FA57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BB4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960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8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771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CF3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EE73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896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59E1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D951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D85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.67</w:t>
            </w:r>
          </w:p>
        </w:tc>
      </w:tr>
      <w:tr w:rsidR="005429A8" w:rsidRPr="005429A8" w14:paraId="06F830A0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FB3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4D0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F32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9036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505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3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1902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352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EE7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074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6CA9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59E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8EF1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.34</w:t>
            </w:r>
          </w:p>
        </w:tc>
      </w:tr>
      <w:tr w:rsidR="005429A8" w:rsidRPr="005429A8" w14:paraId="04F1F1F1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E2E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EF14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A62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01D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BB1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6826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2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696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890D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A19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EF5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2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B1C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7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275E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9.90</w:t>
            </w:r>
          </w:p>
        </w:tc>
      </w:tr>
      <w:tr w:rsidR="005429A8" w:rsidRPr="005429A8" w14:paraId="06441F4A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B67E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E7E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D611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3D2A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53C3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2F0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F650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2F9E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92C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E4C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F36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5D1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.00</w:t>
            </w:r>
          </w:p>
        </w:tc>
      </w:tr>
      <w:tr w:rsidR="005429A8" w:rsidRPr="005429A8" w14:paraId="35EBFFFE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0FC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DD1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911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E20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7AB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BDF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E8A8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5975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AC75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DD79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512F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5D5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2.02</w:t>
            </w:r>
          </w:p>
        </w:tc>
      </w:tr>
      <w:tr w:rsidR="005429A8" w:rsidRPr="005429A8" w14:paraId="05CB3EC0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876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7EAE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BC53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976E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3E81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BA8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EF0B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634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FD19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98E1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CCD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98E0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.62</w:t>
            </w:r>
          </w:p>
        </w:tc>
      </w:tr>
      <w:tr w:rsidR="005429A8" w:rsidRPr="005429A8" w14:paraId="30ABF8A4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2FDC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F883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8E7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593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707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5DE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4D20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B0D7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193A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9872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343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7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FDE9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.87</w:t>
            </w:r>
          </w:p>
        </w:tc>
      </w:tr>
      <w:tr w:rsidR="005429A8" w:rsidRPr="005429A8" w14:paraId="01803BE5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E69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6BB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4D77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A33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52A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F16C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9866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589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0ED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CAD8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A977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0C4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.54</w:t>
            </w:r>
          </w:p>
        </w:tc>
      </w:tr>
      <w:tr w:rsidR="005429A8" w:rsidRPr="005429A8" w14:paraId="4816C11C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66B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5463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4A40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4BD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4FA1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ABC1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F7F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CB94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BC92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0D58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B84C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111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92</w:t>
            </w:r>
          </w:p>
        </w:tc>
      </w:tr>
      <w:tr w:rsidR="005429A8" w:rsidRPr="005429A8" w14:paraId="3C7D5510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B364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DF2D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B2DE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BD48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5E7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D633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454E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907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FF98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4834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D803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D22D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7.55</w:t>
            </w:r>
          </w:p>
        </w:tc>
      </w:tr>
      <w:tr w:rsidR="005429A8" w:rsidRPr="005429A8" w14:paraId="057BE4E9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515F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76A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A54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D89D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EDA4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873F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69278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DCC1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BD85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836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57C7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4541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5.00</w:t>
            </w:r>
          </w:p>
        </w:tc>
      </w:tr>
      <w:tr w:rsidR="005429A8" w:rsidRPr="005429A8" w14:paraId="354821C1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9623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A7C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5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1596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F43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578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2616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08CB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3BE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5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4A7B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1E12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87E2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D3D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08</w:t>
            </w:r>
          </w:p>
        </w:tc>
      </w:tr>
      <w:tr w:rsidR="005429A8" w:rsidRPr="005429A8" w14:paraId="081BC97B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3C4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459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3084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0EE6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7774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7DB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D351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B43A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EEDE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A86E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5EB4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13A0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.38</w:t>
            </w:r>
          </w:p>
        </w:tc>
      </w:tr>
      <w:tr w:rsidR="005429A8" w:rsidRPr="005429A8" w14:paraId="2B3DC3E9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D2A3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9FC4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F86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ADFB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5444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A09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CF19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CBC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CCAF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7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46B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BF0C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18D7D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1.15</w:t>
            </w:r>
          </w:p>
        </w:tc>
      </w:tr>
      <w:tr w:rsidR="005429A8" w:rsidRPr="005429A8" w14:paraId="0532ECBB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190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BA83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106F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437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13F0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CE7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578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1DD8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D705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BBF0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D42E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C179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81</w:t>
            </w:r>
          </w:p>
        </w:tc>
      </w:tr>
      <w:tr w:rsidR="005429A8" w:rsidRPr="005429A8" w14:paraId="16F96CDA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07DB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5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4207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E2B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B55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ECA6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6C5D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2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020A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1307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DD71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189A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2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AFF5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1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2C2D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3.02</w:t>
            </w:r>
          </w:p>
        </w:tc>
      </w:tr>
      <w:tr w:rsidR="005429A8" w:rsidRPr="005429A8" w14:paraId="6F0518EA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1AA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D6F41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2032E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0CB3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6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0A5B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33CA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B535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A48E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B237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5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BDDB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4FD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67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12A0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8.65</w:t>
            </w:r>
          </w:p>
        </w:tc>
      </w:tr>
      <w:tr w:rsidR="005429A8" w:rsidRPr="005429A8" w14:paraId="5AE1BB4F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9BDD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402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E66C4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7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924B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2BD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C019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5B9F3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B6CA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51B0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B219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4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40787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.00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19AEF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15.75</w:t>
            </w:r>
          </w:p>
        </w:tc>
      </w:tr>
      <w:tr w:rsidR="005429A8" w:rsidRPr="005429A8" w14:paraId="72BE16B3" w14:textId="77777777" w:rsidTr="005429A8">
        <w:trPr>
          <w:trHeight w:val="255"/>
        </w:trPr>
        <w:tc>
          <w:tcPr>
            <w:tcW w:w="48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BA28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73DA2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43DD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8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5B16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6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3BB20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2.31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E7405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5C2E6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2ED0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23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C594B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A8929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8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CA77C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.79</w:t>
            </w:r>
          </w:p>
        </w:tc>
        <w:tc>
          <w:tcPr>
            <w:tcW w:w="51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225BA" w14:textId="77777777" w:rsidR="005429A8" w:rsidRPr="005429A8" w:rsidRDefault="005429A8" w:rsidP="005429A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 w:rsidRPr="005429A8"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32.88</w:t>
            </w:r>
          </w:p>
        </w:tc>
      </w:tr>
    </w:tbl>
    <w:p w14:paraId="0179D1D5" w14:textId="77777777" w:rsidR="005429A8" w:rsidRDefault="005429A8" w:rsidP="00E83F70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39739525" w14:textId="77777777" w:rsidR="00B560E2" w:rsidRDefault="005429A8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B560E2">
        <w:rPr>
          <w:rFonts w:ascii="Times New Roman" w:hAnsi="Times New Roman"/>
          <w:spacing w:val="-4"/>
          <w:sz w:val="24"/>
          <w:szCs w:val="24"/>
          <w:lang w:val="en-US"/>
        </w:rPr>
        <w:lastRenderedPageBreak/>
        <w:t>Lampiran 17</w:t>
      </w:r>
    </w:p>
    <w:p w14:paraId="222D9233" w14:textId="77777777" w:rsidR="00B560E2" w:rsidRDefault="00B560E2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494E60BB" w14:textId="77777777" w:rsidR="00B560E2" w:rsidRDefault="00B560E2" w:rsidP="00B560E2">
      <w:pPr>
        <w:pStyle w:val="DaftarParagraf"/>
        <w:spacing w:before="240" w:after="0" w:line="240" w:lineRule="auto"/>
        <w:ind w:left="0"/>
        <w:jc w:val="both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5EE1B43B" w14:textId="77777777" w:rsidR="00B560E2" w:rsidRDefault="00B560E2" w:rsidP="00B560E2">
      <w:pPr>
        <w:pStyle w:val="DaftarParagraf"/>
        <w:spacing w:before="240" w:after="0" w:line="240" w:lineRule="auto"/>
        <w:ind w:left="0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t>Hasal Pengujian Uji Asumsi Klasik dan Analisis Regresi Berganda</w:t>
      </w:r>
    </w:p>
    <w:p w14:paraId="13CC3485" w14:textId="77777777" w:rsidR="00B560E2" w:rsidRDefault="00B560E2" w:rsidP="00E83F70">
      <w:pPr>
        <w:spacing w:after="0" w:line="360" w:lineRule="auto"/>
        <w:jc w:val="center"/>
        <w:rPr>
          <w:rFonts w:ascii="Times New Roman" w:hAnsi="Times New Roman"/>
          <w:spacing w:val="-4"/>
          <w:sz w:val="24"/>
          <w:szCs w:val="24"/>
          <w:lang w:val="en-US"/>
        </w:rPr>
      </w:pPr>
    </w:p>
    <w:p w14:paraId="1C079A2D" w14:textId="77777777" w:rsidR="005429A8" w:rsidRPr="00793E19" w:rsidRDefault="005429A8" w:rsidP="005429A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t>Regression</w:t>
      </w:r>
    </w:p>
    <w:p w14:paraId="6AB26B3D" w14:textId="77777777" w:rsidR="005429A8" w:rsidRPr="00793E19" w:rsidRDefault="005429A8" w:rsidP="005429A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514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0"/>
        <w:gridCol w:w="2000"/>
        <w:gridCol w:w="1233"/>
        <w:gridCol w:w="1116"/>
      </w:tblGrid>
      <w:tr w:rsidR="005429A8" w:rsidRPr="00793E19" w14:paraId="0E3FA7B9" w14:textId="77777777" w:rsidTr="005429A8">
        <w:trPr>
          <w:cantSplit/>
        </w:trPr>
        <w:tc>
          <w:tcPr>
            <w:tcW w:w="514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9C8FA85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efficients</w:t>
            </w: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5429A8" w:rsidRPr="00793E19" w14:paraId="11C73316" w14:textId="77777777" w:rsidTr="005429A8">
        <w:trPr>
          <w:cantSplit/>
        </w:trPr>
        <w:tc>
          <w:tcPr>
            <w:tcW w:w="280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3B120ACC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349" w:type="dxa"/>
            <w:gridSpan w:val="2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E34FC7E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Collinearity Statistics</w:t>
            </w:r>
          </w:p>
        </w:tc>
      </w:tr>
      <w:tr w:rsidR="005429A8" w:rsidRPr="00793E19" w14:paraId="33CF6DC5" w14:textId="77777777" w:rsidTr="005429A8">
        <w:trPr>
          <w:cantSplit/>
        </w:trPr>
        <w:tc>
          <w:tcPr>
            <w:tcW w:w="280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21FF8725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33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2F05A1A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1116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9BD721C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VIF</w:t>
            </w:r>
          </w:p>
        </w:tc>
      </w:tr>
      <w:tr w:rsidR="005429A8" w:rsidRPr="00793E19" w14:paraId="0C2FAA27" w14:textId="77777777" w:rsidTr="005429A8">
        <w:trPr>
          <w:cantSplit/>
        </w:trPr>
        <w:tc>
          <w:tcPr>
            <w:tcW w:w="80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7B2F0FD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200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6D3EC41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isiplin kerja</w:t>
            </w:r>
          </w:p>
        </w:tc>
        <w:tc>
          <w:tcPr>
            <w:tcW w:w="123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B1B6B5A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543</w:t>
            </w:r>
          </w:p>
        </w:tc>
        <w:tc>
          <w:tcPr>
            <w:tcW w:w="1116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5F2518F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.842</w:t>
            </w:r>
          </w:p>
        </w:tc>
      </w:tr>
      <w:tr w:rsidR="005429A8" w:rsidRPr="00793E19" w14:paraId="30DD8F60" w14:textId="77777777" w:rsidTr="005429A8">
        <w:trPr>
          <w:cantSplit/>
        </w:trPr>
        <w:tc>
          <w:tcPr>
            <w:tcW w:w="80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B9F4D6C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969E500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eban kerja</w:t>
            </w:r>
          </w:p>
        </w:tc>
        <w:tc>
          <w:tcPr>
            <w:tcW w:w="123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E8316C0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722</w:t>
            </w:r>
          </w:p>
        </w:tc>
        <w:tc>
          <w:tcPr>
            <w:tcW w:w="1116" w:type="dxa"/>
            <w:tcBorders>
              <w:top w:val="nil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60CB738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.384</w:t>
            </w:r>
          </w:p>
        </w:tc>
      </w:tr>
      <w:tr w:rsidR="005429A8" w:rsidRPr="00793E19" w14:paraId="6CAB13B8" w14:textId="77777777" w:rsidTr="005429A8">
        <w:trPr>
          <w:cantSplit/>
        </w:trPr>
        <w:tc>
          <w:tcPr>
            <w:tcW w:w="80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ED219E9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D38D6CA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otasi karyawan</w:t>
            </w:r>
          </w:p>
        </w:tc>
        <w:tc>
          <w:tcPr>
            <w:tcW w:w="123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894C060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15</w:t>
            </w:r>
          </w:p>
        </w:tc>
        <w:tc>
          <w:tcPr>
            <w:tcW w:w="111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DA4F72B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.172</w:t>
            </w:r>
          </w:p>
        </w:tc>
      </w:tr>
      <w:tr w:rsidR="005429A8" w:rsidRPr="00793E19" w14:paraId="6AEA94C7" w14:textId="77777777" w:rsidTr="005429A8">
        <w:trPr>
          <w:cantSplit/>
        </w:trPr>
        <w:tc>
          <w:tcPr>
            <w:tcW w:w="80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A2077A5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00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A9AF43F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ngalaman kerja</w:t>
            </w:r>
          </w:p>
        </w:tc>
        <w:tc>
          <w:tcPr>
            <w:tcW w:w="123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598DFBE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33</w:t>
            </w:r>
          </w:p>
        </w:tc>
        <w:tc>
          <w:tcPr>
            <w:tcW w:w="1116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4CC411B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.000</w:t>
            </w:r>
          </w:p>
        </w:tc>
      </w:tr>
      <w:tr w:rsidR="005429A8" w:rsidRPr="00793E19" w14:paraId="60D3C8C0" w14:textId="77777777" w:rsidTr="005429A8">
        <w:trPr>
          <w:cantSplit/>
        </w:trPr>
        <w:tc>
          <w:tcPr>
            <w:tcW w:w="514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5A8CAE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. Dependent Variable: Produktivitas kerja</w:t>
            </w:r>
          </w:p>
        </w:tc>
      </w:tr>
    </w:tbl>
    <w:p w14:paraId="37C949EA" w14:textId="77777777" w:rsidR="005429A8" w:rsidRPr="00793E19" w:rsidRDefault="005429A8" w:rsidP="005429A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40255985" w14:textId="77777777" w:rsidR="005429A8" w:rsidRPr="00793E19" w:rsidRDefault="005429A8" w:rsidP="005429A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t>Charts</w:t>
      </w:r>
    </w:p>
    <w:p w14:paraId="73E8100A" w14:textId="77777777" w:rsidR="005429A8" w:rsidRPr="00793E19" w:rsidRDefault="005429A8" w:rsidP="005429A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p w14:paraId="28BC4FD6" w14:textId="77777777" w:rsidR="005429A8" w:rsidRPr="00793E19" w:rsidRDefault="005429A8" w:rsidP="005429A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5B4F967D" w14:textId="77777777" w:rsidR="005429A8" w:rsidRPr="00793E19" w:rsidRDefault="007379D5" w:rsidP="005429A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  <w:r w:rsidRPr="00793E19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3FE557C2" wp14:editId="5C6481C5">
            <wp:extent cx="3365500" cy="2692400"/>
            <wp:effectExtent l="0" t="0" r="0" b="0"/>
            <wp:docPr id="11" name="Picture 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5500" cy="2692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4D19C5" w14:textId="77777777" w:rsidR="005429A8" w:rsidRPr="00793E19" w:rsidRDefault="005429A8" w:rsidP="005429A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03E264AD" w14:textId="77777777" w:rsidR="005429A8" w:rsidRPr="00793E19" w:rsidRDefault="005429A8" w:rsidP="005429A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1F3CE69D" w14:textId="77777777" w:rsidR="005429A8" w:rsidRPr="00793E19" w:rsidRDefault="007379D5" w:rsidP="005429A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  <w:r w:rsidRPr="00793E19"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16D349AC" wp14:editId="42BDFC90">
            <wp:extent cx="3619500" cy="2895600"/>
            <wp:effectExtent l="0" t="0" r="0" b="0"/>
            <wp:docPr id="12" name="Pictur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9500" cy="2895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67DD7D" w14:textId="77777777" w:rsidR="005429A8" w:rsidRPr="00793E19" w:rsidRDefault="005429A8" w:rsidP="005429A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71A8F70C" w14:textId="77777777" w:rsidR="005429A8" w:rsidRPr="00793E19" w:rsidRDefault="005429A8" w:rsidP="005429A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7A1A841D" w14:textId="77777777" w:rsidR="005429A8" w:rsidRPr="00793E19" w:rsidRDefault="007379D5" w:rsidP="005429A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  <w:r w:rsidRPr="00793E19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0D8EF92E" wp14:editId="40FA1D85">
            <wp:extent cx="3225800" cy="2590800"/>
            <wp:effectExtent l="0" t="0" r="0" b="0"/>
            <wp:docPr id="13" name="Pictur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5800" cy="259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4B3702" w14:textId="77777777" w:rsidR="005429A8" w:rsidRPr="00793E19" w:rsidRDefault="005429A8" w:rsidP="005429A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6E8A25E9" w14:textId="77777777" w:rsidR="005429A8" w:rsidRPr="00793E19" w:rsidRDefault="005429A8" w:rsidP="005429A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44DD41D9" w14:textId="77777777" w:rsidR="005429A8" w:rsidRPr="00793E19" w:rsidRDefault="005429A8" w:rsidP="005429A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b/>
          <w:bCs/>
          <w:color w:val="000000"/>
          <w:sz w:val="26"/>
          <w:szCs w:val="26"/>
        </w:rPr>
        <w:br w:type="page"/>
      </w: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lastRenderedPageBreak/>
        <w:t>NPar Tests</w:t>
      </w:r>
    </w:p>
    <w:p w14:paraId="7733F260" w14:textId="77777777" w:rsidR="005429A8" w:rsidRPr="00793E19" w:rsidRDefault="005429A8" w:rsidP="005429A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p w14:paraId="1EE65732" w14:textId="77777777" w:rsidR="005429A8" w:rsidRPr="00793E19" w:rsidRDefault="005429A8" w:rsidP="005429A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581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650"/>
        <w:gridCol w:w="1566"/>
        <w:gridCol w:w="1599"/>
      </w:tblGrid>
      <w:tr w:rsidR="005429A8" w:rsidRPr="00793E19" w14:paraId="2C9CACD1" w14:textId="77777777" w:rsidTr="005429A8">
        <w:trPr>
          <w:cantSplit/>
        </w:trPr>
        <w:tc>
          <w:tcPr>
            <w:tcW w:w="58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5ABD87B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5429A8" w:rsidRPr="00793E19" w14:paraId="3EB148E4" w14:textId="77777777" w:rsidTr="005429A8">
        <w:trPr>
          <w:cantSplit/>
        </w:trPr>
        <w:tc>
          <w:tcPr>
            <w:tcW w:w="4216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119EA85E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5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EADDAD8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Unstandardized Residual</w:t>
            </w:r>
          </w:p>
        </w:tc>
      </w:tr>
      <w:tr w:rsidR="005429A8" w:rsidRPr="00793E19" w14:paraId="3EDB4CB6" w14:textId="77777777" w:rsidTr="005429A8">
        <w:trPr>
          <w:cantSplit/>
        </w:trPr>
        <w:tc>
          <w:tcPr>
            <w:tcW w:w="4216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3246240D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599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7E1DCAA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8</w:t>
            </w:r>
          </w:p>
        </w:tc>
      </w:tr>
      <w:tr w:rsidR="005429A8" w:rsidRPr="00793E19" w14:paraId="477D032F" w14:textId="77777777" w:rsidTr="005429A8">
        <w:trPr>
          <w:cantSplit/>
        </w:trPr>
        <w:tc>
          <w:tcPr>
            <w:tcW w:w="265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7E1AAB9E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ormal Parameters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56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036D3DE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59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26AD513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0000</w:t>
            </w:r>
          </w:p>
        </w:tc>
      </w:tr>
      <w:tr w:rsidR="005429A8" w:rsidRPr="00793E19" w14:paraId="3E48F244" w14:textId="77777777" w:rsidTr="005429A8">
        <w:trPr>
          <w:cantSplit/>
        </w:trPr>
        <w:tc>
          <w:tcPr>
            <w:tcW w:w="265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21EFEE47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56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C94E938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599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7C3D180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.65753452</w:t>
            </w:r>
          </w:p>
        </w:tc>
      </w:tr>
      <w:tr w:rsidR="005429A8" w:rsidRPr="00793E19" w14:paraId="43381D99" w14:textId="77777777" w:rsidTr="005429A8">
        <w:trPr>
          <w:cantSplit/>
        </w:trPr>
        <w:tc>
          <w:tcPr>
            <w:tcW w:w="2650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0F830195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56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FE073AB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59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0C225FC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93</w:t>
            </w:r>
          </w:p>
        </w:tc>
      </w:tr>
      <w:tr w:rsidR="005429A8" w:rsidRPr="00793E19" w14:paraId="164CAA6E" w14:textId="77777777" w:rsidTr="005429A8">
        <w:trPr>
          <w:cantSplit/>
        </w:trPr>
        <w:tc>
          <w:tcPr>
            <w:tcW w:w="265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5AD44362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56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C29E769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599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E9F74B3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93</w:t>
            </w:r>
          </w:p>
        </w:tc>
      </w:tr>
      <w:tr w:rsidR="005429A8" w:rsidRPr="00793E19" w14:paraId="4F8491A5" w14:textId="77777777" w:rsidTr="005429A8">
        <w:trPr>
          <w:cantSplit/>
        </w:trPr>
        <w:tc>
          <w:tcPr>
            <w:tcW w:w="2650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163308AB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56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EE03F45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599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BE807EB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-.069</w:t>
            </w:r>
          </w:p>
        </w:tc>
      </w:tr>
      <w:tr w:rsidR="005429A8" w:rsidRPr="00793E19" w14:paraId="75484C10" w14:textId="77777777" w:rsidTr="005429A8">
        <w:trPr>
          <w:cantSplit/>
        </w:trPr>
        <w:tc>
          <w:tcPr>
            <w:tcW w:w="4216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2BD44787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Test Statistic</w:t>
            </w:r>
          </w:p>
        </w:tc>
        <w:tc>
          <w:tcPr>
            <w:tcW w:w="159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9C8BEB1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93</w:t>
            </w:r>
          </w:p>
        </w:tc>
      </w:tr>
      <w:tr w:rsidR="005429A8" w:rsidRPr="00793E19" w14:paraId="145253D2" w14:textId="77777777" w:rsidTr="005429A8">
        <w:trPr>
          <w:cantSplit/>
        </w:trPr>
        <w:tc>
          <w:tcPr>
            <w:tcW w:w="4216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19AF1C1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599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0396130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0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c,d</w:t>
            </w:r>
          </w:p>
        </w:tc>
      </w:tr>
      <w:tr w:rsidR="005429A8" w:rsidRPr="00793E19" w14:paraId="30206AC9" w14:textId="77777777" w:rsidTr="005429A8">
        <w:trPr>
          <w:cantSplit/>
        </w:trPr>
        <w:tc>
          <w:tcPr>
            <w:tcW w:w="58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566498D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. Test distribution is Normal.</w:t>
            </w:r>
          </w:p>
        </w:tc>
      </w:tr>
      <w:tr w:rsidR="005429A8" w:rsidRPr="00793E19" w14:paraId="23B7707D" w14:textId="77777777" w:rsidTr="005429A8">
        <w:trPr>
          <w:cantSplit/>
        </w:trPr>
        <w:tc>
          <w:tcPr>
            <w:tcW w:w="58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6AD5C36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. Calculated from data.</w:t>
            </w:r>
          </w:p>
        </w:tc>
      </w:tr>
      <w:tr w:rsidR="005429A8" w:rsidRPr="00793E19" w14:paraId="2DF45EF8" w14:textId="77777777" w:rsidTr="005429A8">
        <w:trPr>
          <w:cantSplit/>
        </w:trPr>
        <w:tc>
          <w:tcPr>
            <w:tcW w:w="58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F634254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c. Lilliefors Significance Correction.</w:t>
            </w:r>
          </w:p>
        </w:tc>
      </w:tr>
      <w:tr w:rsidR="005429A8" w:rsidRPr="00793E19" w14:paraId="04575DF2" w14:textId="77777777" w:rsidTr="005429A8">
        <w:trPr>
          <w:cantSplit/>
        </w:trPr>
        <w:tc>
          <w:tcPr>
            <w:tcW w:w="58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2EC0A64" w14:textId="77777777" w:rsidR="005429A8" w:rsidRPr="00793E19" w:rsidRDefault="005429A8" w:rsidP="005429A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. This is a lower bound of the true significance.</w:t>
            </w:r>
          </w:p>
        </w:tc>
      </w:tr>
    </w:tbl>
    <w:p w14:paraId="26BBC88F" w14:textId="77777777" w:rsidR="005429A8" w:rsidRPr="00793E19" w:rsidRDefault="005429A8" w:rsidP="005429A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0D09DFE8" w14:textId="77777777" w:rsidR="005429A8" w:rsidRPr="00793E19" w:rsidRDefault="005429A8" w:rsidP="005429A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4EDF8579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Pr="00793E19">
        <w:rPr>
          <w:rFonts w:ascii="Times New Roman" w:hAnsi="Times New Roman"/>
          <w:b/>
          <w:bCs/>
          <w:color w:val="000000"/>
          <w:sz w:val="26"/>
          <w:szCs w:val="26"/>
        </w:rPr>
        <w:lastRenderedPageBreak/>
        <w:t>Regression</w:t>
      </w:r>
    </w:p>
    <w:p w14:paraId="701043A7" w14:textId="77777777" w:rsidR="004C127C" w:rsidRPr="00793E19" w:rsidRDefault="004C127C" w:rsidP="004C127C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51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6"/>
        <w:gridCol w:w="1600"/>
        <w:gridCol w:w="1600"/>
        <w:gridCol w:w="1116"/>
      </w:tblGrid>
      <w:tr w:rsidR="004C127C" w:rsidRPr="00793E19" w14:paraId="15F8FE63" w14:textId="77777777" w:rsidTr="008047C8">
        <w:trPr>
          <w:cantSplit/>
        </w:trPr>
        <w:tc>
          <w:tcPr>
            <w:tcW w:w="518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B004F8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Variables Entered/Removed</w:t>
            </w: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4C127C" w:rsidRPr="00793E19" w14:paraId="5F810585" w14:textId="77777777" w:rsidTr="008047C8">
        <w:trPr>
          <w:cantSplit/>
        </w:trPr>
        <w:tc>
          <w:tcPr>
            <w:tcW w:w="86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C43E2D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6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362723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Variables Entered</w:t>
            </w:r>
          </w:p>
        </w:tc>
        <w:tc>
          <w:tcPr>
            <w:tcW w:w="16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2C4FB4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Variables Removed</w:t>
            </w:r>
          </w:p>
        </w:tc>
        <w:tc>
          <w:tcPr>
            <w:tcW w:w="111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9E8B55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Method</w:t>
            </w:r>
          </w:p>
        </w:tc>
      </w:tr>
      <w:tr w:rsidR="004C127C" w:rsidRPr="00793E19" w14:paraId="5D6095FB" w14:textId="77777777" w:rsidTr="008047C8">
        <w:trPr>
          <w:cantSplit/>
        </w:trPr>
        <w:tc>
          <w:tcPr>
            <w:tcW w:w="86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3BDAD6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EB1824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ngalaman kerja, Beban kerja, Disiplin kerja, Rotasi karyawan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6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AE003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</w:t>
            </w:r>
          </w:p>
        </w:tc>
        <w:tc>
          <w:tcPr>
            <w:tcW w:w="111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EFD102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Enter</w:t>
            </w:r>
          </w:p>
        </w:tc>
      </w:tr>
      <w:tr w:rsidR="004C127C" w:rsidRPr="00793E19" w14:paraId="477226DB" w14:textId="77777777" w:rsidTr="008047C8">
        <w:trPr>
          <w:cantSplit/>
        </w:trPr>
        <w:tc>
          <w:tcPr>
            <w:tcW w:w="518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66AFC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. Dependent Variable: Produktivitas kerja</w:t>
            </w:r>
          </w:p>
        </w:tc>
      </w:tr>
      <w:tr w:rsidR="004C127C" w:rsidRPr="00793E19" w14:paraId="7A6433FE" w14:textId="77777777" w:rsidTr="008047C8">
        <w:trPr>
          <w:cantSplit/>
        </w:trPr>
        <w:tc>
          <w:tcPr>
            <w:tcW w:w="518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4976E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. All requested variables entered.</w:t>
            </w:r>
          </w:p>
        </w:tc>
      </w:tr>
    </w:tbl>
    <w:p w14:paraId="712B8591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636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6"/>
        <w:gridCol w:w="1116"/>
        <w:gridCol w:w="1183"/>
        <w:gridCol w:w="1600"/>
        <w:gridCol w:w="1600"/>
      </w:tblGrid>
      <w:tr w:rsidR="004C127C" w:rsidRPr="00793E19" w14:paraId="53E75DF4" w14:textId="77777777" w:rsidTr="008047C8">
        <w:trPr>
          <w:cantSplit/>
        </w:trPr>
        <w:tc>
          <w:tcPr>
            <w:tcW w:w="636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DAFFF7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Model Summary</w:t>
            </w:r>
          </w:p>
        </w:tc>
      </w:tr>
      <w:tr w:rsidR="004C127C" w:rsidRPr="00793E19" w14:paraId="38C284FC" w14:textId="77777777" w:rsidTr="008047C8">
        <w:trPr>
          <w:cantSplit/>
        </w:trPr>
        <w:tc>
          <w:tcPr>
            <w:tcW w:w="86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E0C338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11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522A73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</w:t>
            </w:r>
          </w:p>
        </w:tc>
        <w:tc>
          <w:tcPr>
            <w:tcW w:w="118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D76316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159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A5285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159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AC8146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td. Error of the Estimate</w:t>
            </w:r>
          </w:p>
        </w:tc>
      </w:tr>
      <w:tr w:rsidR="004C127C" w:rsidRPr="00793E19" w14:paraId="5A1812EB" w14:textId="77777777" w:rsidTr="008047C8">
        <w:trPr>
          <w:cantSplit/>
        </w:trPr>
        <w:tc>
          <w:tcPr>
            <w:tcW w:w="86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197496C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8C94B5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943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8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D5B92B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89</w:t>
            </w:r>
          </w:p>
        </w:tc>
        <w:tc>
          <w:tcPr>
            <w:tcW w:w="159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D18F92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875</w:t>
            </w:r>
          </w:p>
        </w:tc>
        <w:tc>
          <w:tcPr>
            <w:tcW w:w="159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21A681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.75512</w:t>
            </w:r>
          </w:p>
        </w:tc>
      </w:tr>
      <w:tr w:rsidR="004C127C" w:rsidRPr="00793E19" w14:paraId="124649FE" w14:textId="77777777" w:rsidTr="008047C8">
        <w:trPr>
          <w:cantSplit/>
        </w:trPr>
        <w:tc>
          <w:tcPr>
            <w:tcW w:w="636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89AB60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. Predictors: (Constant), Pengalaman kerja, Beban kerja, Disiplin kerja, Rotasi karyawan</w:t>
            </w:r>
          </w:p>
        </w:tc>
      </w:tr>
    </w:tbl>
    <w:p w14:paraId="2D915D22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29"/>
        <w:gridCol w:w="1280"/>
        <w:gridCol w:w="1464"/>
        <w:gridCol w:w="1021"/>
        <w:gridCol w:w="1402"/>
        <w:gridCol w:w="1021"/>
        <w:gridCol w:w="1021"/>
      </w:tblGrid>
      <w:tr w:rsidR="004C127C" w:rsidRPr="00793E19" w14:paraId="11ACEDE3" w14:textId="77777777" w:rsidTr="004C127C">
        <w:trPr>
          <w:cantSplit/>
        </w:trPr>
        <w:tc>
          <w:tcPr>
            <w:tcW w:w="5000" w:type="pct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CAE9C3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ANOVA</w:t>
            </w: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4C127C" w:rsidRPr="00793E19" w14:paraId="3B0A1BBD" w14:textId="77777777" w:rsidTr="004C127C">
        <w:trPr>
          <w:cantSplit/>
        </w:trPr>
        <w:tc>
          <w:tcPr>
            <w:tcW w:w="1265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322EDE8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922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B1AC7D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64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D70654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f</w:t>
            </w:r>
          </w:p>
        </w:tc>
        <w:tc>
          <w:tcPr>
            <w:tcW w:w="88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BEB4D0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64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CF6203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643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193FAE3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</w:t>
            </w:r>
          </w:p>
        </w:tc>
      </w:tr>
      <w:tr w:rsidR="004C127C" w:rsidRPr="00793E19" w14:paraId="41B96B41" w14:textId="77777777" w:rsidTr="004C127C">
        <w:trPr>
          <w:cantSplit/>
        </w:trPr>
        <w:tc>
          <w:tcPr>
            <w:tcW w:w="460" w:type="pct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DD6F34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806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A3EFD6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922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D8C046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811.967</w:t>
            </w:r>
          </w:p>
        </w:tc>
        <w:tc>
          <w:tcPr>
            <w:tcW w:w="64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F91AEC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88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2EB979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202.992</w:t>
            </w:r>
          </w:p>
        </w:tc>
        <w:tc>
          <w:tcPr>
            <w:tcW w:w="64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3240AD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65.897</w:t>
            </w:r>
          </w:p>
        </w:tc>
        <w:tc>
          <w:tcPr>
            <w:tcW w:w="643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C1E69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  <w:r w:rsidRPr="00793E19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4C127C" w:rsidRPr="00793E19" w14:paraId="679579C0" w14:textId="77777777" w:rsidTr="004C127C">
        <w:trPr>
          <w:cantSplit/>
        </w:trPr>
        <w:tc>
          <w:tcPr>
            <w:tcW w:w="46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154827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806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21CFD1F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922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D27607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01.655</w:t>
            </w:r>
          </w:p>
        </w:tc>
        <w:tc>
          <w:tcPr>
            <w:tcW w:w="64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AC57C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3</w:t>
            </w:r>
          </w:p>
        </w:tc>
        <w:tc>
          <w:tcPr>
            <w:tcW w:w="88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B186A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.080</w:t>
            </w:r>
          </w:p>
        </w:tc>
        <w:tc>
          <w:tcPr>
            <w:tcW w:w="64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868DA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4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5F51E3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C127C" w:rsidRPr="00793E19" w14:paraId="25848E03" w14:textId="77777777" w:rsidTr="004C127C">
        <w:trPr>
          <w:cantSplit/>
        </w:trPr>
        <w:tc>
          <w:tcPr>
            <w:tcW w:w="46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C6C9D0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06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1DD207E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922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D86702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913.622</w:t>
            </w:r>
          </w:p>
        </w:tc>
        <w:tc>
          <w:tcPr>
            <w:tcW w:w="64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989615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7</w:t>
            </w:r>
          </w:p>
        </w:tc>
        <w:tc>
          <w:tcPr>
            <w:tcW w:w="88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667D99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4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912416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43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C64E3D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C127C" w:rsidRPr="00793E19" w14:paraId="292E790D" w14:textId="77777777" w:rsidTr="004C127C">
        <w:trPr>
          <w:cantSplit/>
        </w:trPr>
        <w:tc>
          <w:tcPr>
            <w:tcW w:w="5000" w:type="pct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948CEB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. Dependent Variable: Produktivitas kerja</w:t>
            </w:r>
          </w:p>
        </w:tc>
      </w:tr>
      <w:tr w:rsidR="004C127C" w:rsidRPr="00793E19" w14:paraId="0D910381" w14:textId="77777777" w:rsidTr="004C127C">
        <w:trPr>
          <w:cantSplit/>
        </w:trPr>
        <w:tc>
          <w:tcPr>
            <w:tcW w:w="5000" w:type="pct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6E6C14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. Predictors: (Constant), Pengalaman kerja, Beban kerja, Disiplin kerja, Rotasi karyawan</w:t>
            </w:r>
          </w:p>
        </w:tc>
      </w:tr>
    </w:tbl>
    <w:p w14:paraId="0F402F61" w14:textId="77777777" w:rsidR="004C127C" w:rsidRPr="00793E19" w:rsidRDefault="004C127C" w:rsidP="004C127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66"/>
        <w:gridCol w:w="1665"/>
        <w:gridCol w:w="1208"/>
        <w:gridCol w:w="1208"/>
        <w:gridCol w:w="1332"/>
        <w:gridCol w:w="929"/>
        <w:gridCol w:w="930"/>
      </w:tblGrid>
      <w:tr w:rsidR="004C127C" w:rsidRPr="00793E19" w14:paraId="6A15E7C8" w14:textId="77777777" w:rsidTr="004C127C">
        <w:trPr>
          <w:cantSplit/>
        </w:trPr>
        <w:tc>
          <w:tcPr>
            <w:tcW w:w="5000" w:type="pct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C66429A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efficients</w:t>
            </w:r>
            <w:r w:rsidRPr="00793E19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4C127C" w:rsidRPr="00793E19" w14:paraId="6BB9DABE" w14:textId="77777777" w:rsidTr="004C127C">
        <w:trPr>
          <w:cantSplit/>
        </w:trPr>
        <w:tc>
          <w:tcPr>
            <w:tcW w:w="1468" w:type="pct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6569DBB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521" w:type="pct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291DEEB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839" w:type="pc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7C5ACA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585" w:type="pct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421868C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85" w:type="pct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D79262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ig.</w:t>
            </w:r>
          </w:p>
        </w:tc>
      </w:tr>
      <w:tr w:rsidR="004C127C" w:rsidRPr="00793E19" w14:paraId="1D35905B" w14:textId="77777777" w:rsidTr="004C127C">
        <w:trPr>
          <w:cantSplit/>
        </w:trPr>
        <w:tc>
          <w:tcPr>
            <w:tcW w:w="1468" w:type="pct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5409A1C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61" w:type="pct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090721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</w:t>
            </w:r>
          </w:p>
        </w:tc>
        <w:tc>
          <w:tcPr>
            <w:tcW w:w="761" w:type="pct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1076911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839" w:type="pct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2FA7D414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585" w:type="pct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547FBEC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585" w:type="pct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3C5FAD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</w:tr>
      <w:tr w:rsidR="004C127C" w:rsidRPr="00793E19" w14:paraId="63083650" w14:textId="77777777" w:rsidTr="004C127C">
        <w:trPr>
          <w:cantSplit/>
        </w:trPr>
        <w:tc>
          <w:tcPr>
            <w:tcW w:w="419" w:type="pct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AEFC30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49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B18F64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761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7ADA1E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7.735</w:t>
            </w:r>
          </w:p>
        </w:tc>
        <w:tc>
          <w:tcPr>
            <w:tcW w:w="761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B28915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.361</w:t>
            </w:r>
          </w:p>
        </w:tc>
        <w:tc>
          <w:tcPr>
            <w:tcW w:w="83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E5C13C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D6F0E5D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2.301</w:t>
            </w:r>
          </w:p>
        </w:tc>
        <w:tc>
          <w:tcPr>
            <w:tcW w:w="585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86B63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28</w:t>
            </w:r>
          </w:p>
        </w:tc>
      </w:tr>
      <w:tr w:rsidR="004C127C" w:rsidRPr="00793E19" w14:paraId="65E37FE5" w14:textId="77777777" w:rsidTr="004C127C">
        <w:trPr>
          <w:cantSplit/>
        </w:trPr>
        <w:tc>
          <w:tcPr>
            <w:tcW w:w="419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D18840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4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08E39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Disiplin kerja</w:t>
            </w:r>
          </w:p>
        </w:tc>
        <w:tc>
          <w:tcPr>
            <w:tcW w:w="7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B3F6F2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71</w:t>
            </w:r>
          </w:p>
        </w:tc>
        <w:tc>
          <w:tcPr>
            <w:tcW w:w="7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98451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103</w:t>
            </w:r>
          </w:p>
        </w:tc>
        <w:tc>
          <w:tcPr>
            <w:tcW w:w="83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9EA0D3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84</w:t>
            </w:r>
          </w:p>
        </w:tc>
        <w:tc>
          <w:tcPr>
            <w:tcW w:w="58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8C9DF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.601</w:t>
            </w:r>
          </w:p>
        </w:tc>
        <w:tc>
          <w:tcPr>
            <w:tcW w:w="585" w:type="pct"/>
            <w:tcBorders>
              <w:top w:val="nil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094C20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</w:tr>
      <w:tr w:rsidR="004C127C" w:rsidRPr="00793E19" w14:paraId="728ED927" w14:textId="77777777" w:rsidTr="004C127C">
        <w:trPr>
          <w:cantSplit/>
        </w:trPr>
        <w:tc>
          <w:tcPr>
            <w:tcW w:w="419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3AE64BC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4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45B5EDB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Beban kerja</w:t>
            </w:r>
          </w:p>
        </w:tc>
        <w:tc>
          <w:tcPr>
            <w:tcW w:w="7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052DA3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-.243</w:t>
            </w:r>
          </w:p>
        </w:tc>
        <w:tc>
          <w:tcPr>
            <w:tcW w:w="7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8B3877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79</w:t>
            </w:r>
          </w:p>
        </w:tc>
        <w:tc>
          <w:tcPr>
            <w:tcW w:w="83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02130E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-.210</w:t>
            </w:r>
          </w:p>
        </w:tc>
        <w:tc>
          <w:tcPr>
            <w:tcW w:w="58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A1FA9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-3.079</w:t>
            </w:r>
          </w:p>
        </w:tc>
        <w:tc>
          <w:tcPr>
            <w:tcW w:w="58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417727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</w:tr>
      <w:tr w:rsidR="004C127C" w:rsidRPr="00793E19" w14:paraId="20AA7427" w14:textId="77777777" w:rsidTr="004C127C">
        <w:trPr>
          <w:cantSplit/>
        </w:trPr>
        <w:tc>
          <w:tcPr>
            <w:tcW w:w="419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D2DA78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49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B80B15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Rotasi karyawan</w:t>
            </w:r>
          </w:p>
        </w:tc>
        <w:tc>
          <w:tcPr>
            <w:tcW w:w="761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3206BF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53</w:t>
            </w:r>
          </w:p>
        </w:tc>
        <w:tc>
          <w:tcPr>
            <w:tcW w:w="761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D9B066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80</w:t>
            </w:r>
          </w:p>
        </w:tc>
        <w:tc>
          <w:tcPr>
            <w:tcW w:w="83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512D91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28</w:t>
            </w:r>
          </w:p>
        </w:tc>
        <w:tc>
          <w:tcPr>
            <w:tcW w:w="58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4DFEE5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.173</w:t>
            </w:r>
          </w:p>
        </w:tc>
        <w:tc>
          <w:tcPr>
            <w:tcW w:w="58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73894A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</w:tr>
      <w:tr w:rsidR="004C127C" w:rsidRPr="00793E19" w14:paraId="2D42FBAE" w14:textId="77777777" w:rsidTr="004C127C">
        <w:trPr>
          <w:cantSplit/>
        </w:trPr>
        <w:tc>
          <w:tcPr>
            <w:tcW w:w="419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636AE3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49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AC68112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Pengalaman kerja</w:t>
            </w:r>
          </w:p>
        </w:tc>
        <w:tc>
          <w:tcPr>
            <w:tcW w:w="761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C526A8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221</w:t>
            </w:r>
          </w:p>
        </w:tc>
        <w:tc>
          <w:tcPr>
            <w:tcW w:w="761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0CC9DF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71</w:t>
            </w:r>
          </w:p>
        </w:tc>
        <w:tc>
          <w:tcPr>
            <w:tcW w:w="83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4D51B7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314</w:t>
            </w:r>
          </w:p>
        </w:tc>
        <w:tc>
          <w:tcPr>
            <w:tcW w:w="58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E8BA568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3.127</w:t>
            </w:r>
          </w:p>
        </w:tc>
        <w:tc>
          <w:tcPr>
            <w:tcW w:w="585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E556650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</w:tr>
      <w:tr w:rsidR="004C127C" w:rsidRPr="00793E19" w14:paraId="01526FE2" w14:textId="77777777" w:rsidTr="004C127C">
        <w:trPr>
          <w:cantSplit/>
        </w:trPr>
        <w:tc>
          <w:tcPr>
            <w:tcW w:w="5000" w:type="pct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BE1C59" w14:textId="77777777" w:rsidR="004C127C" w:rsidRPr="00793E19" w:rsidRDefault="004C127C" w:rsidP="008047C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3E19">
              <w:rPr>
                <w:rFonts w:ascii="Times New Roman" w:hAnsi="Times New Roman"/>
                <w:color w:val="000000"/>
                <w:sz w:val="18"/>
                <w:szCs w:val="18"/>
              </w:rPr>
              <w:t>a. Dependent Variable: Produktivitas kerja</w:t>
            </w:r>
          </w:p>
        </w:tc>
      </w:tr>
    </w:tbl>
    <w:p w14:paraId="529AD3A5" w14:textId="77777777" w:rsidR="005429A8" w:rsidRPr="002C541D" w:rsidRDefault="005429A8" w:rsidP="0089286F">
      <w:pPr>
        <w:spacing w:after="0" w:line="360" w:lineRule="auto"/>
        <w:rPr>
          <w:rFonts w:ascii="Times New Roman" w:hAnsi="Times New Roman"/>
          <w:spacing w:val="-4"/>
          <w:sz w:val="24"/>
          <w:szCs w:val="24"/>
          <w:lang w:val="en-US"/>
        </w:rPr>
      </w:pPr>
    </w:p>
    <w:sectPr w:rsidR="005429A8" w:rsidRPr="002C541D" w:rsidSect="00E14436">
      <w:headerReference w:type="default" r:id="rId11"/>
      <w:footerReference w:type="default" r:id="rId12"/>
      <w:headerReference w:type="first" r:id="rId13"/>
      <w:footerReference w:type="first" r:id="rId14"/>
      <w:pgSz w:w="11907" w:h="16840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DE53A9" w14:textId="77777777" w:rsidR="003B75F7" w:rsidRDefault="003B75F7" w:rsidP="0003407A">
      <w:pPr>
        <w:spacing w:after="0" w:line="240" w:lineRule="auto"/>
      </w:pPr>
      <w:r>
        <w:separator/>
      </w:r>
    </w:p>
  </w:endnote>
  <w:endnote w:type="continuationSeparator" w:id="0">
    <w:p w14:paraId="7C8DCEA4" w14:textId="77777777" w:rsidR="003B75F7" w:rsidRDefault="003B75F7" w:rsidP="000340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 New Roman Bold">
    <w:altName w:val="Times New Roman"/>
    <w:panose1 w:val="020B0604020202020204"/>
    <w:charset w:val="00"/>
    <w:family w:val="roman"/>
    <w:pitch w:val="default"/>
  </w:font>
  <w:font w:name="TimesNewRomanPSMT">
    <w:panose1 w:val="020B0604020202020204"/>
    <w:charset w:val="00"/>
    <w:family w:val="roman"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7E1A0E" w14:textId="77777777" w:rsidR="005429A8" w:rsidRDefault="005429A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E26921" w14:textId="77777777" w:rsidR="005429A8" w:rsidRDefault="005429A8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BA0CA3">
      <w:rPr>
        <w:noProof/>
      </w:rPr>
      <w:t>1</w:t>
    </w:r>
    <w:r>
      <w:rPr>
        <w:noProof/>
      </w:rPr>
      <w:fldChar w:fldCharType="end"/>
    </w:r>
  </w:p>
  <w:p w14:paraId="16E80E34" w14:textId="77777777" w:rsidR="005429A8" w:rsidRDefault="005429A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E949BD" w14:textId="77777777" w:rsidR="003B75F7" w:rsidRDefault="003B75F7" w:rsidP="0003407A">
      <w:pPr>
        <w:spacing w:after="0" w:line="240" w:lineRule="auto"/>
      </w:pPr>
      <w:r>
        <w:separator/>
      </w:r>
    </w:p>
  </w:footnote>
  <w:footnote w:type="continuationSeparator" w:id="0">
    <w:p w14:paraId="743E640B" w14:textId="77777777" w:rsidR="003B75F7" w:rsidRDefault="003B75F7" w:rsidP="0003407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FEBA4A" w14:textId="77777777" w:rsidR="005429A8" w:rsidRDefault="005429A8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BA0CA3">
      <w:rPr>
        <w:noProof/>
      </w:rPr>
      <w:t>138</w:t>
    </w:r>
    <w:r>
      <w:rPr>
        <w:noProof/>
      </w:rPr>
      <w:fldChar w:fldCharType="end"/>
    </w:r>
  </w:p>
  <w:p w14:paraId="053D88F2" w14:textId="77777777" w:rsidR="005429A8" w:rsidRDefault="005429A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EA4A5C" w14:textId="77777777" w:rsidR="005429A8" w:rsidRDefault="005429A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283AD8"/>
    <w:multiLevelType w:val="hybridMultilevel"/>
    <w:tmpl w:val="320E9E96"/>
    <w:lvl w:ilvl="0" w:tplc="04210019">
      <w:start w:val="1"/>
      <w:numFmt w:val="lowerLetter"/>
      <w:lvlText w:val="%1."/>
      <w:lvlJc w:val="left"/>
      <w:pPr>
        <w:ind w:left="1546" w:hanging="360"/>
      </w:pPr>
    </w:lvl>
    <w:lvl w:ilvl="1" w:tplc="04210019">
      <w:start w:val="1"/>
      <w:numFmt w:val="lowerLetter"/>
      <w:lvlText w:val="%2."/>
      <w:lvlJc w:val="left"/>
      <w:pPr>
        <w:ind w:left="2266" w:hanging="360"/>
      </w:pPr>
    </w:lvl>
    <w:lvl w:ilvl="2" w:tplc="7D3CD3B0">
      <w:start w:val="1"/>
      <w:numFmt w:val="decimal"/>
      <w:lvlText w:val="%3."/>
      <w:lvlJc w:val="left"/>
      <w:pPr>
        <w:ind w:left="3241" w:hanging="435"/>
      </w:pPr>
      <w:rPr>
        <w:rFonts w:hint="default"/>
        <w:b/>
        <w:i w:val="0"/>
      </w:rPr>
    </w:lvl>
    <w:lvl w:ilvl="3" w:tplc="0421000F" w:tentative="1">
      <w:start w:val="1"/>
      <w:numFmt w:val="decimal"/>
      <w:lvlText w:val="%4."/>
      <w:lvlJc w:val="left"/>
      <w:pPr>
        <w:ind w:left="3706" w:hanging="360"/>
      </w:pPr>
    </w:lvl>
    <w:lvl w:ilvl="4" w:tplc="04210019" w:tentative="1">
      <w:start w:val="1"/>
      <w:numFmt w:val="lowerLetter"/>
      <w:lvlText w:val="%5."/>
      <w:lvlJc w:val="left"/>
      <w:pPr>
        <w:ind w:left="4426" w:hanging="360"/>
      </w:pPr>
    </w:lvl>
    <w:lvl w:ilvl="5" w:tplc="0421001B" w:tentative="1">
      <w:start w:val="1"/>
      <w:numFmt w:val="lowerRoman"/>
      <w:lvlText w:val="%6."/>
      <w:lvlJc w:val="right"/>
      <w:pPr>
        <w:ind w:left="5146" w:hanging="180"/>
      </w:pPr>
    </w:lvl>
    <w:lvl w:ilvl="6" w:tplc="0421000F" w:tentative="1">
      <w:start w:val="1"/>
      <w:numFmt w:val="decimal"/>
      <w:lvlText w:val="%7."/>
      <w:lvlJc w:val="left"/>
      <w:pPr>
        <w:ind w:left="5866" w:hanging="360"/>
      </w:pPr>
    </w:lvl>
    <w:lvl w:ilvl="7" w:tplc="04210019" w:tentative="1">
      <w:start w:val="1"/>
      <w:numFmt w:val="lowerLetter"/>
      <w:lvlText w:val="%8."/>
      <w:lvlJc w:val="left"/>
      <w:pPr>
        <w:ind w:left="6586" w:hanging="360"/>
      </w:pPr>
    </w:lvl>
    <w:lvl w:ilvl="8" w:tplc="0421001B" w:tentative="1">
      <w:start w:val="1"/>
      <w:numFmt w:val="lowerRoman"/>
      <w:lvlText w:val="%9."/>
      <w:lvlJc w:val="right"/>
      <w:pPr>
        <w:ind w:left="7306" w:hanging="180"/>
      </w:pPr>
    </w:lvl>
  </w:abstractNum>
  <w:abstractNum w:abstractNumId="1" w15:restartNumberingAfterBreak="0">
    <w:nsid w:val="03A8781E"/>
    <w:multiLevelType w:val="hybridMultilevel"/>
    <w:tmpl w:val="41166826"/>
    <w:lvl w:ilvl="0" w:tplc="93E43C1A">
      <w:start w:val="1"/>
      <w:numFmt w:val="decimal"/>
      <w:lvlText w:val="%1."/>
      <w:lvlJc w:val="left"/>
      <w:pPr>
        <w:ind w:left="1854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>
      <w:start w:val="1"/>
      <w:numFmt w:val="lowerRoman"/>
      <w:lvlText w:val="%3."/>
      <w:lvlJc w:val="right"/>
      <w:pPr>
        <w:ind w:left="3294" w:hanging="180"/>
      </w:pPr>
    </w:lvl>
    <w:lvl w:ilvl="3" w:tplc="0409000F">
      <w:start w:val="1"/>
      <w:numFmt w:val="decimal"/>
      <w:lvlText w:val="%4."/>
      <w:lvlJc w:val="left"/>
      <w:pPr>
        <w:ind w:left="4014" w:hanging="360"/>
      </w:pPr>
    </w:lvl>
    <w:lvl w:ilvl="4" w:tplc="04090019">
      <w:start w:val="1"/>
      <w:numFmt w:val="lowerLetter"/>
      <w:lvlText w:val="%5."/>
      <w:lvlJc w:val="left"/>
      <w:pPr>
        <w:ind w:left="4734" w:hanging="360"/>
      </w:pPr>
    </w:lvl>
    <w:lvl w:ilvl="5" w:tplc="0409001B">
      <w:start w:val="1"/>
      <w:numFmt w:val="lowerRoman"/>
      <w:lvlText w:val="%6."/>
      <w:lvlJc w:val="right"/>
      <w:pPr>
        <w:ind w:left="5454" w:hanging="180"/>
      </w:pPr>
    </w:lvl>
    <w:lvl w:ilvl="6" w:tplc="0409000F">
      <w:start w:val="1"/>
      <w:numFmt w:val="decimal"/>
      <w:lvlText w:val="%7."/>
      <w:lvlJc w:val="left"/>
      <w:pPr>
        <w:ind w:left="6174" w:hanging="360"/>
      </w:pPr>
    </w:lvl>
    <w:lvl w:ilvl="7" w:tplc="04090019">
      <w:start w:val="1"/>
      <w:numFmt w:val="lowerLetter"/>
      <w:lvlText w:val="%8."/>
      <w:lvlJc w:val="left"/>
      <w:pPr>
        <w:ind w:left="6894" w:hanging="360"/>
      </w:pPr>
    </w:lvl>
    <w:lvl w:ilvl="8" w:tplc="0409001B">
      <w:start w:val="1"/>
      <w:numFmt w:val="lowerRoman"/>
      <w:lvlText w:val="%9."/>
      <w:lvlJc w:val="right"/>
      <w:pPr>
        <w:ind w:left="7614" w:hanging="180"/>
      </w:pPr>
    </w:lvl>
  </w:abstractNum>
  <w:abstractNum w:abstractNumId="2" w15:restartNumberingAfterBreak="0">
    <w:nsid w:val="082478E9"/>
    <w:multiLevelType w:val="hybridMultilevel"/>
    <w:tmpl w:val="C9926BD0"/>
    <w:lvl w:ilvl="0" w:tplc="3EF23F30">
      <w:start w:val="1"/>
      <w:numFmt w:val="decimal"/>
      <w:lvlText w:val="%1."/>
      <w:lvlJc w:val="left"/>
      <w:pPr>
        <w:ind w:left="11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20" w:hanging="360"/>
      </w:pPr>
    </w:lvl>
    <w:lvl w:ilvl="2" w:tplc="0409001B" w:tentative="1">
      <w:start w:val="1"/>
      <w:numFmt w:val="lowerRoman"/>
      <w:lvlText w:val="%3."/>
      <w:lvlJc w:val="right"/>
      <w:pPr>
        <w:ind w:left="2540" w:hanging="180"/>
      </w:pPr>
    </w:lvl>
    <w:lvl w:ilvl="3" w:tplc="0409000F" w:tentative="1">
      <w:start w:val="1"/>
      <w:numFmt w:val="decimal"/>
      <w:lvlText w:val="%4."/>
      <w:lvlJc w:val="left"/>
      <w:pPr>
        <w:ind w:left="3260" w:hanging="360"/>
      </w:pPr>
    </w:lvl>
    <w:lvl w:ilvl="4" w:tplc="04090019" w:tentative="1">
      <w:start w:val="1"/>
      <w:numFmt w:val="lowerLetter"/>
      <w:lvlText w:val="%5."/>
      <w:lvlJc w:val="left"/>
      <w:pPr>
        <w:ind w:left="3980" w:hanging="360"/>
      </w:pPr>
    </w:lvl>
    <w:lvl w:ilvl="5" w:tplc="0409001B" w:tentative="1">
      <w:start w:val="1"/>
      <w:numFmt w:val="lowerRoman"/>
      <w:lvlText w:val="%6."/>
      <w:lvlJc w:val="right"/>
      <w:pPr>
        <w:ind w:left="4700" w:hanging="180"/>
      </w:pPr>
    </w:lvl>
    <w:lvl w:ilvl="6" w:tplc="0409000F" w:tentative="1">
      <w:start w:val="1"/>
      <w:numFmt w:val="decimal"/>
      <w:lvlText w:val="%7."/>
      <w:lvlJc w:val="left"/>
      <w:pPr>
        <w:ind w:left="5420" w:hanging="360"/>
      </w:pPr>
    </w:lvl>
    <w:lvl w:ilvl="7" w:tplc="04090019" w:tentative="1">
      <w:start w:val="1"/>
      <w:numFmt w:val="lowerLetter"/>
      <w:lvlText w:val="%8."/>
      <w:lvlJc w:val="left"/>
      <w:pPr>
        <w:ind w:left="6140" w:hanging="360"/>
      </w:pPr>
    </w:lvl>
    <w:lvl w:ilvl="8" w:tplc="0409001B" w:tentative="1">
      <w:start w:val="1"/>
      <w:numFmt w:val="lowerRoman"/>
      <w:lvlText w:val="%9."/>
      <w:lvlJc w:val="right"/>
      <w:pPr>
        <w:ind w:left="6860" w:hanging="180"/>
      </w:pPr>
    </w:lvl>
  </w:abstractNum>
  <w:abstractNum w:abstractNumId="3" w15:restartNumberingAfterBreak="0">
    <w:nsid w:val="090363CC"/>
    <w:multiLevelType w:val="hybridMultilevel"/>
    <w:tmpl w:val="B02407F8"/>
    <w:lvl w:ilvl="0" w:tplc="04090019">
      <w:start w:val="1"/>
      <w:numFmt w:val="lowerLetter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" w15:restartNumberingAfterBreak="0">
    <w:nsid w:val="0A07663B"/>
    <w:multiLevelType w:val="hybridMultilevel"/>
    <w:tmpl w:val="45CE62BE"/>
    <w:lvl w:ilvl="0" w:tplc="3028E970">
      <w:start w:val="1"/>
      <w:numFmt w:val="lowerLetter"/>
      <w:lvlText w:val="%1.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A81FCE"/>
    <w:multiLevelType w:val="hybridMultilevel"/>
    <w:tmpl w:val="EA4CF198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0EB0252D"/>
    <w:multiLevelType w:val="hybridMultilevel"/>
    <w:tmpl w:val="F768DFD8"/>
    <w:lvl w:ilvl="0" w:tplc="03D421EC">
      <w:start w:val="1"/>
      <w:numFmt w:val="lowerLetter"/>
      <w:lvlText w:val="%1."/>
      <w:lvlJc w:val="left"/>
      <w:pPr>
        <w:ind w:left="1080" w:hanging="360"/>
      </w:pPr>
    </w:lvl>
    <w:lvl w:ilvl="1" w:tplc="825C82E2">
      <w:start w:val="1"/>
      <w:numFmt w:val="upperLetter"/>
      <w:lvlText w:val="%2."/>
      <w:lvlJc w:val="left"/>
      <w:pPr>
        <w:ind w:left="1800" w:hanging="360"/>
      </w:pPr>
    </w:lvl>
    <w:lvl w:ilvl="2" w:tplc="3028E970">
      <w:start w:val="1"/>
      <w:numFmt w:val="lowerLetter"/>
      <w:lvlText w:val="%3."/>
      <w:lvlJc w:val="lef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21BC79F8">
      <w:start w:val="1"/>
      <w:numFmt w:val="lowerLetter"/>
      <w:lvlText w:val="%5."/>
      <w:lvlJc w:val="left"/>
      <w:pPr>
        <w:ind w:left="3960" w:hanging="360"/>
      </w:pPr>
      <w:rPr>
        <w:b w:val="0"/>
      </w:r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0F2D6B26"/>
    <w:multiLevelType w:val="hybridMultilevel"/>
    <w:tmpl w:val="CAE09B8C"/>
    <w:lvl w:ilvl="0" w:tplc="6624E49E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F5F50D6"/>
    <w:multiLevelType w:val="hybridMultilevel"/>
    <w:tmpl w:val="C88C3044"/>
    <w:lvl w:ilvl="0" w:tplc="0421001B">
      <w:start w:val="1"/>
      <w:numFmt w:val="lowerRoman"/>
      <w:lvlText w:val="%1."/>
      <w:lvlJc w:val="right"/>
      <w:pPr>
        <w:ind w:left="720" w:hanging="360"/>
      </w:pPr>
      <w:rPr>
        <w:rFonts w:cs="Times New Roman"/>
      </w:rPr>
    </w:lvl>
    <w:lvl w:ilvl="1" w:tplc="74288EF6">
      <w:start w:val="1"/>
      <w:numFmt w:val="lowerLetter"/>
      <w:lvlText w:val="%2."/>
      <w:lvlJc w:val="left"/>
      <w:pPr>
        <w:ind w:left="1440" w:hanging="360"/>
      </w:pPr>
      <w:rPr>
        <w:rFonts w:cs="Times New Roman" w:hint="default"/>
      </w:rPr>
    </w:lvl>
    <w:lvl w:ilvl="2" w:tplc="04090011">
      <w:start w:val="1"/>
      <w:numFmt w:val="decimal"/>
      <w:lvlText w:val="%3)"/>
      <w:lvlJc w:val="left"/>
      <w:pPr>
        <w:ind w:left="2160" w:hanging="180"/>
      </w:pPr>
      <w:rPr>
        <w:rFonts w:hint="default"/>
        <w:b w:val="0"/>
      </w:rPr>
    </w:lvl>
    <w:lvl w:ilvl="3" w:tplc="C12AE7D2">
      <w:start w:val="1"/>
      <w:numFmt w:val="decimal"/>
      <w:lvlText w:val="4.4.%4."/>
      <w:lvlJc w:val="left"/>
      <w:pPr>
        <w:ind w:left="1779" w:hanging="360"/>
      </w:pPr>
      <w:rPr>
        <w:rFonts w:hint="default"/>
      </w:rPr>
    </w:lvl>
    <w:lvl w:ilvl="4" w:tplc="EFC4C180">
      <w:start w:val="1"/>
      <w:numFmt w:val="upperLetter"/>
      <w:lvlText w:val="%5."/>
      <w:lvlJc w:val="left"/>
      <w:pPr>
        <w:ind w:left="928" w:hanging="360"/>
      </w:pPr>
      <w:rPr>
        <w:rFonts w:cs="Times New Roman" w:hint="default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9" w15:restartNumberingAfterBreak="0">
    <w:nsid w:val="15547ED3"/>
    <w:multiLevelType w:val="hybridMultilevel"/>
    <w:tmpl w:val="5F54A066"/>
    <w:lvl w:ilvl="0" w:tplc="438CA37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70668EF"/>
    <w:multiLevelType w:val="hybridMultilevel"/>
    <w:tmpl w:val="89424922"/>
    <w:lvl w:ilvl="0" w:tplc="04090011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654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814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  <w:rPr>
        <w:rFonts w:cs="Times New Roman"/>
      </w:rPr>
    </w:lvl>
  </w:abstractNum>
  <w:abstractNum w:abstractNumId="11" w15:restartNumberingAfterBreak="0">
    <w:nsid w:val="17CB7869"/>
    <w:multiLevelType w:val="hybridMultilevel"/>
    <w:tmpl w:val="E6B43E12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1">
      <w:start w:val="1"/>
      <w:numFmt w:val="decimal"/>
      <w:lvlText w:val="%2)"/>
      <w:lvlJc w:val="left"/>
      <w:pPr>
        <w:ind w:left="2858" w:hanging="360"/>
      </w:pPr>
    </w:lvl>
    <w:lvl w:ilvl="2" w:tplc="0409001B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2" w15:restartNumberingAfterBreak="0">
    <w:nsid w:val="1B717C30"/>
    <w:multiLevelType w:val="hybridMultilevel"/>
    <w:tmpl w:val="3E50E864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C2EEB01E">
      <w:start w:val="1"/>
      <w:numFmt w:val="decimal"/>
      <w:lvlText w:val="%3."/>
      <w:lvlJc w:val="left"/>
      <w:pPr>
        <w:ind w:left="2700" w:hanging="360"/>
      </w:pPr>
      <w:rPr>
        <w:rFonts w:cs="Times New Roman" w:hint="default"/>
      </w:rPr>
    </w:lvl>
    <w:lvl w:ilvl="3" w:tplc="0421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F5569D3C">
      <w:start w:val="1"/>
      <w:numFmt w:val="upperLetter"/>
      <w:lvlText w:val="%5."/>
      <w:lvlJc w:val="left"/>
      <w:pPr>
        <w:ind w:left="3960" w:hanging="360"/>
      </w:pPr>
      <w:rPr>
        <w:rFonts w:hint="default"/>
        <w:b/>
      </w:r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3" w15:restartNumberingAfterBreak="0">
    <w:nsid w:val="1D6F647E"/>
    <w:multiLevelType w:val="hybridMultilevel"/>
    <w:tmpl w:val="67EE6C72"/>
    <w:lvl w:ilvl="0" w:tplc="04090017">
      <w:start w:val="1"/>
      <w:numFmt w:val="lowerLetter"/>
      <w:lvlText w:val="%1)"/>
      <w:lvlJc w:val="left"/>
      <w:pPr>
        <w:ind w:left="1062" w:hanging="360"/>
      </w:pPr>
    </w:lvl>
    <w:lvl w:ilvl="1" w:tplc="04090019" w:tentative="1">
      <w:start w:val="1"/>
      <w:numFmt w:val="lowerLetter"/>
      <w:lvlText w:val="%2."/>
      <w:lvlJc w:val="left"/>
      <w:pPr>
        <w:ind w:left="1782" w:hanging="360"/>
      </w:pPr>
    </w:lvl>
    <w:lvl w:ilvl="2" w:tplc="0409001B" w:tentative="1">
      <w:start w:val="1"/>
      <w:numFmt w:val="lowerRoman"/>
      <w:lvlText w:val="%3."/>
      <w:lvlJc w:val="right"/>
      <w:pPr>
        <w:ind w:left="2502" w:hanging="180"/>
      </w:pPr>
    </w:lvl>
    <w:lvl w:ilvl="3" w:tplc="0409000F" w:tentative="1">
      <w:start w:val="1"/>
      <w:numFmt w:val="decimal"/>
      <w:lvlText w:val="%4."/>
      <w:lvlJc w:val="left"/>
      <w:pPr>
        <w:ind w:left="3222" w:hanging="360"/>
      </w:pPr>
    </w:lvl>
    <w:lvl w:ilvl="4" w:tplc="04090019" w:tentative="1">
      <w:start w:val="1"/>
      <w:numFmt w:val="lowerLetter"/>
      <w:lvlText w:val="%5."/>
      <w:lvlJc w:val="left"/>
      <w:pPr>
        <w:ind w:left="3942" w:hanging="360"/>
      </w:pPr>
    </w:lvl>
    <w:lvl w:ilvl="5" w:tplc="0409001B" w:tentative="1">
      <w:start w:val="1"/>
      <w:numFmt w:val="lowerRoman"/>
      <w:lvlText w:val="%6."/>
      <w:lvlJc w:val="right"/>
      <w:pPr>
        <w:ind w:left="4662" w:hanging="180"/>
      </w:pPr>
    </w:lvl>
    <w:lvl w:ilvl="6" w:tplc="0409000F" w:tentative="1">
      <w:start w:val="1"/>
      <w:numFmt w:val="decimal"/>
      <w:lvlText w:val="%7."/>
      <w:lvlJc w:val="left"/>
      <w:pPr>
        <w:ind w:left="5382" w:hanging="360"/>
      </w:pPr>
    </w:lvl>
    <w:lvl w:ilvl="7" w:tplc="04090019" w:tentative="1">
      <w:start w:val="1"/>
      <w:numFmt w:val="lowerLetter"/>
      <w:lvlText w:val="%8."/>
      <w:lvlJc w:val="left"/>
      <w:pPr>
        <w:ind w:left="6102" w:hanging="360"/>
      </w:pPr>
    </w:lvl>
    <w:lvl w:ilvl="8" w:tplc="0409001B" w:tentative="1">
      <w:start w:val="1"/>
      <w:numFmt w:val="lowerRoman"/>
      <w:lvlText w:val="%9."/>
      <w:lvlJc w:val="right"/>
      <w:pPr>
        <w:ind w:left="6822" w:hanging="180"/>
      </w:pPr>
    </w:lvl>
  </w:abstractNum>
  <w:abstractNum w:abstractNumId="14" w15:restartNumberingAfterBreak="0">
    <w:nsid w:val="1F2B5EBF"/>
    <w:multiLevelType w:val="hybridMultilevel"/>
    <w:tmpl w:val="8568823C"/>
    <w:lvl w:ilvl="0" w:tplc="04090017">
      <w:start w:val="1"/>
      <w:numFmt w:val="lowerLetter"/>
      <w:lvlText w:val="%1)"/>
      <w:lvlJc w:val="left"/>
      <w:pPr>
        <w:ind w:left="2138" w:hanging="360"/>
      </w:pPr>
    </w:lvl>
    <w:lvl w:ilvl="1" w:tplc="57BE65B6">
      <w:start w:val="1"/>
      <w:numFmt w:val="decimal"/>
      <w:lvlText w:val="%2)"/>
      <w:lvlJc w:val="left"/>
      <w:pPr>
        <w:ind w:left="2858" w:hanging="360"/>
      </w:pPr>
      <w:rPr>
        <w:rFonts w:hint="default"/>
      </w:rPr>
    </w:lvl>
    <w:lvl w:ilvl="2" w:tplc="04090017">
      <w:start w:val="1"/>
      <w:numFmt w:val="lowerLetter"/>
      <w:lvlText w:val="%3)"/>
      <w:lvlJc w:val="left"/>
      <w:pPr>
        <w:ind w:left="3578" w:hanging="180"/>
      </w:pPr>
    </w:lvl>
    <w:lvl w:ilvl="3" w:tplc="E2489014">
      <w:start w:val="1"/>
      <w:numFmt w:val="lowerLetter"/>
      <w:lvlText w:val="%4."/>
      <w:lvlJc w:val="left"/>
      <w:pPr>
        <w:ind w:left="4298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5" w15:restartNumberingAfterBreak="0">
    <w:nsid w:val="22722433"/>
    <w:multiLevelType w:val="hybridMultilevel"/>
    <w:tmpl w:val="D59421CC"/>
    <w:lvl w:ilvl="0" w:tplc="DB20EE4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5206738"/>
    <w:multiLevelType w:val="hybridMultilevel"/>
    <w:tmpl w:val="5634861C"/>
    <w:lvl w:ilvl="0" w:tplc="433E1076">
      <w:start w:val="1"/>
      <w:numFmt w:val="decimal"/>
      <w:lvlText w:val="%1."/>
      <w:lvlJc w:val="left"/>
      <w:pPr>
        <w:ind w:left="1146" w:hanging="360"/>
      </w:pPr>
      <w:rPr>
        <w:b w:val="0"/>
        <w:bCs/>
      </w:rPr>
    </w:lvl>
    <w:lvl w:ilvl="1" w:tplc="04090019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7" w15:restartNumberingAfterBreak="0">
    <w:nsid w:val="265B35D0"/>
    <w:multiLevelType w:val="hybridMultilevel"/>
    <w:tmpl w:val="6C821650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6E44B652">
      <w:start w:val="1"/>
      <w:numFmt w:val="decimal"/>
      <w:lvlText w:val="%2."/>
      <w:lvlJc w:val="left"/>
      <w:pPr>
        <w:ind w:left="928" w:hanging="360"/>
      </w:pPr>
      <w:rPr>
        <w:rFonts w:hint="default"/>
        <w:b/>
        <w:i w:val="0"/>
      </w:rPr>
    </w:lvl>
    <w:lvl w:ilvl="2" w:tplc="43E8A9FE">
      <w:start w:val="1"/>
      <w:numFmt w:val="lowerLetter"/>
      <w:lvlText w:val="%3."/>
      <w:lvlJc w:val="left"/>
      <w:pPr>
        <w:ind w:left="1980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3" w:tplc="AFC24A5E">
      <w:start w:val="1"/>
      <w:numFmt w:val="decimal"/>
      <w:lvlText w:val="%4)"/>
      <w:lvlJc w:val="left"/>
      <w:pPr>
        <w:ind w:left="2520" w:hanging="360"/>
      </w:pPr>
      <w:rPr>
        <w:rFonts w:hint="default"/>
        <w:b w:val="0"/>
      </w:rPr>
    </w:lvl>
    <w:lvl w:ilvl="4" w:tplc="088C42EE">
      <w:start w:val="1"/>
      <w:numFmt w:val="lowerLetter"/>
      <w:lvlText w:val="%5)"/>
      <w:lvlJc w:val="left"/>
      <w:pPr>
        <w:ind w:left="3240" w:hanging="360"/>
      </w:pPr>
      <w:rPr>
        <w:rFonts w:hint="default"/>
      </w:r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277C7ECD"/>
    <w:multiLevelType w:val="hybridMultilevel"/>
    <w:tmpl w:val="151E810E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27FD5B62"/>
    <w:multiLevelType w:val="hybridMultilevel"/>
    <w:tmpl w:val="1C765B3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C173675"/>
    <w:multiLevelType w:val="hybridMultilevel"/>
    <w:tmpl w:val="F2A2D00C"/>
    <w:lvl w:ilvl="0" w:tplc="39944A7C">
      <w:start w:val="1"/>
      <w:numFmt w:val="upperLetter"/>
      <w:lvlText w:val="%1."/>
      <w:lvlJc w:val="left"/>
      <w:pPr>
        <w:ind w:left="360" w:hanging="360"/>
      </w:pPr>
      <w:rPr>
        <w:rFonts w:ascii="Times New Roman" w:hAnsi="Times New Roman" w:hint="default"/>
        <w:b/>
        <w:sz w:val="24"/>
      </w:rPr>
    </w:lvl>
    <w:lvl w:ilvl="1" w:tplc="1BEE00A6">
      <w:start w:val="1"/>
      <w:numFmt w:val="decimal"/>
      <w:lvlText w:val="%2."/>
      <w:lvlJc w:val="left"/>
      <w:pPr>
        <w:ind w:left="1080" w:hanging="360"/>
      </w:pPr>
      <w:rPr>
        <w:rFonts w:hint="default"/>
        <w:b w:val="0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2C8F379E"/>
    <w:multiLevelType w:val="hybridMultilevel"/>
    <w:tmpl w:val="73DAD076"/>
    <w:lvl w:ilvl="0" w:tplc="CCB85F14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2BACEBC2">
      <w:start w:val="1"/>
      <w:numFmt w:val="decimal"/>
      <w:lvlText w:val="%2."/>
      <w:lvlJc w:val="left"/>
      <w:pPr>
        <w:ind w:left="1440" w:hanging="360"/>
      </w:pPr>
      <w:rPr>
        <w:rFonts w:ascii="Times New Roman" w:hAnsi="Times New Roman" w:cs="Times New Roman" w:hint="default"/>
        <w:sz w:val="24"/>
        <w:szCs w:val="24"/>
      </w:rPr>
    </w:lvl>
    <w:lvl w:ilvl="2" w:tplc="0421000F">
      <w:start w:val="1"/>
      <w:numFmt w:val="decimal"/>
      <w:lvlText w:val="%3."/>
      <w:lvlJc w:val="left"/>
      <w:pPr>
        <w:ind w:left="2160" w:hanging="180"/>
      </w:pPr>
    </w:lvl>
    <w:lvl w:ilvl="3" w:tplc="7F1A7094">
      <w:start w:val="1"/>
      <w:numFmt w:val="lowerLetter"/>
      <w:lvlText w:val="%4."/>
      <w:lvlJc w:val="left"/>
      <w:pPr>
        <w:ind w:left="3338" w:hanging="360"/>
      </w:pPr>
      <w:rPr>
        <w:rFonts w:hint="default"/>
      </w:rPr>
    </w:lvl>
    <w:lvl w:ilvl="4" w:tplc="4F6AEC3C">
      <w:start w:val="1"/>
      <w:numFmt w:val="decimal"/>
      <w:lvlText w:val="%5)"/>
      <w:lvlJc w:val="left"/>
      <w:pPr>
        <w:ind w:left="3600" w:hanging="360"/>
      </w:pPr>
      <w:rPr>
        <w:rFonts w:hint="default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CB71348"/>
    <w:multiLevelType w:val="hybridMultilevel"/>
    <w:tmpl w:val="73062C4A"/>
    <w:lvl w:ilvl="0" w:tplc="04090019">
      <w:start w:val="1"/>
      <w:numFmt w:val="lowerLetter"/>
      <w:lvlText w:val="%1."/>
      <w:lvlJc w:val="left"/>
      <w:pPr>
        <w:tabs>
          <w:tab w:val="num" w:pos="1676"/>
        </w:tabs>
        <w:ind w:left="1676" w:hanging="360"/>
      </w:pPr>
      <w:rPr>
        <w:rFonts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396"/>
        </w:tabs>
        <w:ind w:left="2396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3116"/>
        </w:tabs>
        <w:ind w:left="3116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3836"/>
        </w:tabs>
        <w:ind w:left="3836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4556"/>
        </w:tabs>
        <w:ind w:left="4556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5276"/>
        </w:tabs>
        <w:ind w:left="5276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996"/>
        </w:tabs>
        <w:ind w:left="5996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6716"/>
        </w:tabs>
        <w:ind w:left="6716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7436"/>
        </w:tabs>
        <w:ind w:left="7436" w:hanging="180"/>
      </w:pPr>
      <w:rPr>
        <w:rFonts w:cs="Times New Roman"/>
      </w:rPr>
    </w:lvl>
  </w:abstractNum>
  <w:abstractNum w:abstractNumId="23" w15:restartNumberingAfterBreak="0">
    <w:nsid w:val="2DB23BDA"/>
    <w:multiLevelType w:val="hybridMultilevel"/>
    <w:tmpl w:val="6E9484B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4" w15:restartNumberingAfterBreak="0">
    <w:nsid w:val="319B4624"/>
    <w:multiLevelType w:val="hybridMultilevel"/>
    <w:tmpl w:val="512A36E6"/>
    <w:lvl w:ilvl="0" w:tplc="72E8B370">
      <w:start w:val="1"/>
      <w:numFmt w:val="decimal"/>
      <w:lvlText w:val="%1."/>
      <w:lvlJc w:val="left"/>
      <w:pPr>
        <w:ind w:left="285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578" w:hanging="360"/>
      </w:pPr>
    </w:lvl>
    <w:lvl w:ilvl="2" w:tplc="0409001B" w:tentative="1">
      <w:start w:val="1"/>
      <w:numFmt w:val="lowerRoman"/>
      <w:lvlText w:val="%3."/>
      <w:lvlJc w:val="right"/>
      <w:pPr>
        <w:ind w:left="4298" w:hanging="180"/>
      </w:pPr>
    </w:lvl>
    <w:lvl w:ilvl="3" w:tplc="0409000F" w:tentative="1">
      <w:start w:val="1"/>
      <w:numFmt w:val="decimal"/>
      <w:lvlText w:val="%4."/>
      <w:lvlJc w:val="left"/>
      <w:pPr>
        <w:ind w:left="5018" w:hanging="360"/>
      </w:pPr>
    </w:lvl>
    <w:lvl w:ilvl="4" w:tplc="04090019">
      <w:start w:val="1"/>
      <w:numFmt w:val="lowerLetter"/>
      <w:lvlText w:val="%5."/>
      <w:lvlJc w:val="left"/>
      <w:pPr>
        <w:ind w:left="5738" w:hanging="360"/>
      </w:pPr>
    </w:lvl>
    <w:lvl w:ilvl="5" w:tplc="0409001B" w:tentative="1">
      <w:start w:val="1"/>
      <w:numFmt w:val="lowerRoman"/>
      <w:lvlText w:val="%6."/>
      <w:lvlJc w:val="right"/>
      <w:pPr>
        <w:ind w:left="6458" w:hanging="180"/>
      </w:pPr>
    </w:lvl>
    <w:lvl w:ilvl="6" w:tplc="0409000F" w:tentative="1">
      <w:start w:val="1"/>
      <w:numFmt w:val="decimal"/>
      <w:lvlText w:val="%7."/>
      <w:lvlJc w:val="left"/>
      <w:pPr>
        <w:ind w:left="7178" w:hanging="360"/>
      </w:pPr>
    </w:lvl>
    <w:lvl w:ilvl="7" w:tplc="04090019" w:tentative="1">
      <w:start w:val="1"/>
      <w:numFmt w:val="lowerLetter"/>
      <w:lvlText w:val="%8."/>
      <w:lvlJc w:val="left"/>
      <w:pPr>
        <w:ind w:left="7898" w:hanging="360"/>
      </w:pPr>
    </w:lvl>
    <w:lvl w:ilvl="8" w:tplc="0409001B" w:tentative="1">
      <w:start w:val="1"/>
      <w:numFmt w:val="lowerRoman"/>
      <w:lvlText w:val="%9."/>
      <w:lvlJc w:val="right"/>
      <w:pPr>
        <w:ind w:left="8618" w:hanging="180"/>
      </w:pPr>
    </w:lvl>
  </w:abstractNum>
  <w:abstractNum w:abstractNumId="25" w15:restartNumberingAfterBreak="0">
    <w:nsid w:val="323E228A"/>
    <w:multiLevelType w:val="hybridMultilevel"/>
    <w:tmpl w:val="857097AA"/>
    <w:lvl w:ilvl="0" w:tplc="DC72A0A8">
      <w:start w:val="1"/>
      <w:numFmt w:val="lowerLetter"/>
      <w:lvlText w:val="%1."/>
      <w:lvlJc w:val="left"/>
      <w:pPr>
        <w:ind w:left="720" w:hanging="360"/>
      </w:pPr>
      <w:rPr>
        <w:rFonts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6" w15:restartNumberingAfterBreak="0">
    <w:nsid w:val="325B799C"/>
    <w:multiLevelType w:val="hybridMultilevel"/>
    <w:tmpl w:val="DBB64F48"/>
    <w:lvl w:ilvl="0" w:tplc="04090019">
      <w:start w:val="1"/>
      <w:numFmt w:val="lowerLetter"/>
      <w:lvlText w:val="%1."/>
      <w:lvlJc w:val="left"/>
      <w:pPr>
        <w:ind w:left="198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70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342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414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86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58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630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702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740" w:hanging="180"/>
      </w:pPr>
      <w:rPr>
        <w:rFonts w:cs="Times New Roman"/>
      </w:rPr>
    </w:lvl>
  </w:abstractNum>
  <w:abstractNum w:abstractNumId="27" w15:restartNumberingAfterBreak="0">
    <w:nsid w:val="32E77E3D"/>
    <w:multiLevelType w:val="hybridMultilevel"/>
    <w:tmpl w:val="FAEE144C"/>
    <w:lvl w:ilvl="0" w:tplc="04210019">
      <w:start w:val="1"/>
      <w:numFmt w:val="lowerLetter"/>
      <w:lvlText w:val="%1."/>
      <w:lvlJc w:val="left"/>
      <w:pPr>
        <w:ind w:left="960" w:hanging="360"/>
      </w:pPr>
    </w:lvl>
    <w:lvl w:ilvl="1" w:tplc="04210019" w:tentative="1">
      <w:start w:val="1"/>
      <w:numFmt w:val="lowerLetter"/>
      <w:lvlText w:val="%2."/>
      <w:lvlJc w:val="left"/>
      <w:pPr>
        <w:ind w:left="1680" w:hanging="360"/>
      </w:pPr>
    </w:lvl>
    <w:lvl w:ilvl="2" w:tplc="0421001B" w:tentative="1">
      <w:start w:val="1"/>
      <w:numFmt w:val="lowerRoman"/>
      <w:lvlText w:val="%3."/>
      <w:lvlJc w:val="right"/>
      <w:pPr>
        <w:ind w:left="2400" w:hanging="180"/>
      </w:pPr>
    </w:lvl>
    <w:lvl w:ilvl="3" w:tplc="0421000F" w:tentative="1">
      <w:start w:val="1"/>
      <w:numFmt w:val="decimal"/>
      <w:lvlText w:val="%4."/>
      <w:lvlJc w:val="left"/>
      <w:pPr>
        <w:ind w:left="3120" w:hanging="360"/>
      </w:pPr>
    </w:lvl>
    <w:lvl w:ilvl="4" w:tplc="04210019" w:tentative="1">
      <w:start w:val="1"/>
      <w:numFmt w:val="lowerLetter"/>
      <w:lvlText w:val="%5."/>
      <w:lvlJc w:val="left"/>
      <w:pPr>
        <w:ind w:left="3840" w:hanging="360"/>
      </w:pPr>
    </w:lvl>
    <w:lvl w:ilvl="5" w:tplc="0421001B" w:tentative="1">
      <w:start w:val="1"/>
      <w:numFmt w:val="lowerRoman"/>
      <w:lvlText w:val="%6."/>
      <w:lvlJc w:val="right"/>
      <w:pPr>
        <w:ind w:left="4560" w:hanging="180"/>
      </w:pPr>
    </w:lvl>
    <w:lvl w:ilvl="6" w:tplc="0421000F" w:tentative="1">
      <w:start w:val="1"/>
      <w:numFmt w:val="decimal"/>
      <w:lvlText w:val="%7."/>
      <w:lvlJc w:val="left"/>
      <w:pPr>
        <w:ind w:left="5280" w:hanging="360"/>
      </w:pPr>
    </w:lvl>
    <w:lvl w:ilvl="7" w:tplc="04210019" w:tentative="1">
      <w:start w:val="1"/>
      <w:numFmt w:val="lowerLetter"/>
      <w:lvlText w:val="%8."/>
      <w:lvlJc w:val="left"/>
      <w:pPr>
        <w:ind w:left="6000" w:hanging="360"/>
      </w:pPr>
    </w:lvl>
    <w:lvl w:ilvl="8" w:tplc="0421001B" w:tentative="1">
      <w:start w:val="1"/>
      <w:numFmt w:val="lowerRoman"/>
      <w:lvlText w:val="%9."/>
      <w:lvlJc w:val="right"/>
      <w:pPr>
        <w:ind w:left="6720" w:hanging="180"/>
      </w:pPr>
    </w:lvl>
  </w:abstractNum>
  <w:abstractNum w:abstractNumId="28" w15:restartNumberingAfterBreak="0">
    <w:nsid w:val="34C6491D"/>
    <w:multiLevelType w:val="hybridMultilevel"/>
    <w:tmpl w:val="6770A34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5635378"/>
    <w:multiLevelType w:val="hybridMultilevel"/>
    <w:tmpl w:val="D5024032"/>
    <w:lvl w:ilvl="0" w:tplc="04090017">
      <w:start w:val="1"/>
      <w:numFmt w:val="lowerLetter"/>
      <w:lvlText w:val="%1)"/>
      <w:lvlJc w:val="left"/>
      <w:pPr>
        <w:ind w:left="1287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0" w15:restartNumberingAfterBreak="0">
    <w:nsid w:val="35CC15FE"/>
    <w:multiLevelType w:val="hybridMultilevel"/>
    <w:tmpl w:val="EA1CD80E"/>
    <w:lvl w:ilvl="0" w:tplc="0421000F">
      <w:start w:val="1"/>
      <w:numFmt w:val="decimal"/>
      <w:lvlText w:val="%1.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31" w15:restartNumberingAfterBreak="0">
    <w:nsid w:val="35FB2317"/>
    <w:multiLevelType w:val="hybridMultilevel"/>
    <w:tmpl w:val="A580C2B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2" w15:restartNumberingAfterBreak="0">
    <w:nsid w:val="37463DB2"/>
    <w:multiLevelType w:val="hybridMultilevel"/>
    <w:tmpl w:val="16926874"/>
    <w:lvl w:ilvl="0" w:tplc="750A736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84B4986"/>
    <w:multiLevelType w:val="hybridMultilevel"/>
    <w:tmpl w:val="B06EE40E"/>
    <w:lvl w:ilvl="0" w:tplc="9B0C85F0">
      <w:start w:val="1"/>
      <w:numFmt w:val="decimal"/>
      <w:lvlText w:val="%1."/>
      <w:lvlJc w:val="left"/>
      <w:pPr>
        <w:ind w:left="786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4" w15:restartNumberingAfterBreak="0">
    <w:nsid w:val="38C52D2C"/>
    <w:multiLevelType w:val="hybridMultilevel"/>
    <w:tmpl w:val="C4E61FD8"/>
    <w:lvl w:ilvl="0" w:tplc="F836C238">
      <w:start w:val="1"/>
      <w:numFmt w:val="decimal"/>
      <w:lvlText w:val="%1."/>
      <w:lvlJc w:val="left"/>
      <w:pPr>
        <w:ind w:left="1637" w:hanging="360"/>
      </w:pPr>
      <w:rPr>
        <w:rFonts w:cs="Times New Roman"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5" w15:restartNumberingAfterBreak="0">
    <w:nsid w:val="39134262"/>
    <w:multiLevelType w:val="hybridMultilevel"/>
    <w:tmpl w:val="E5F8F26E"/>
    <w:lvl w:ilvl="0" w:tplc="04090011">
      <w:start w:val="1"/>
      <w:numFmt w:val="decimal"/>
      <w:lvlText w:val="%1)"/>
      <w:lvlJc w:val="left"/>
      <w:pPr>
        <w:ind w:left="28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600" w:hanging="360"/>
      </w:pPr>
      <w:rPr>
        <w:rFonts w:cs="Times New Roman"/>
      </w:rPr>
    </w:lvl>
    <w:lvl w:ilvl="2" w:tplc="6636B04C">
      <w:start w:val="1"/>
      <w:numFmt w:val="decimal"/>
      <w:lvlText w:val="(%3)"/>
      <w:lvlJc w:val="left"/>
      <w:pPr>
        <w:ind w:left="4500" w:hanging="360"/>
      </w:pPr>
      <w:rPr>
        <w:rFonts w:cs="Times New Roman" w:hint="default"/>
      </w:rPr>
    </w:lvl>
    <w:lvl w:ilvl="3" w:tplc="EF588246">
      <w:start w:val="1"/>
      <w:numFmt w:val="decimal"/>
      <w:lvlText w:val="%4."/>
      <w:lvlJc w:val="left"/>
      <w:pPr>
        <w:ind w:left="5040" w:hanging="360"/>
      </w:pPr>
      <w:rPr>
        <w:rFonts w:cs="Times New Roman" w:hint="default"/>
      </w:rPr>
    </w:lvl>
    <w:lvl w:ilvl="4" w:tplc="EF06432E">
      <w:start w:val="1"/>
      <w:numFmt w:val="upperLetter"/>
      <w:lvlText w:val="(%5)"/>
      <w:lvlJc w:val="left"/>
      <w:pPr>
        <w:ind w:left="5760" w:hanging="360"/>
      </w:pPr>
      <w:rPr>
        <w:rFonts w:cs="Times New Roman" w:hint="default"/>
      </w:rPr>
    </w:lvl>
    <w:lvl w:ilvl="5" w:tplc="3EF23F30">
      <w:start w:val="1"/>
      <w:numFmt w:val="decimal"/>
      <w:lvlText w:val="%6."/>
      <w:lvlJc w:val="left"/>
      <w:pPr>
        <w:ind w:left="6660" w:hanging="360"/>
      </w:pPr>
      <w:rPr>
        <w:rFonts w:hint="default"/>
        <w:b w:val="0"/>
      </w:rPr>
    </w:lvl>
    <w:lvl w:ilvl="6" w:tplc="57467E0C">
      <w:start w:val="1"/>
      <w:numFmt w:val="upperLetter"/>
      <w:lvlText w:val="%7."/>
      <w:lvlJc w:val="left"/>
      <w:pPr>
        <w:ind w:left="1353" w:hanging="360"/>
      </w:pPr>
      <w:rPr>
        <w:rFonts w:hint="default"/>
      </w:r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  <w:rPr>
        <w:rFonts w:cs="Times New Roman"/>
      </w:rPr>
    </w:lvl>
  </w:abstractNum>
  <w:abstractNum w:abstractNumId="36" w15:restartNumberingAfterBreak="0">
    <w:nsid w:val="3CD87C34"/>
    <w:multiLevelType w:val="hybridMultilevel"/>
    <w:tmpl w:val="50D42454"/>
    <w:lvl w:ilvl="0" w:tplc="FB7A0C62">
      <w:start w:val="1"/>
      <w:numFmt w:val="decimal"/>
      <w:lvlText w:val="%1."/>
      <w:lvlJc w:val="left"/>
      <w:pPr>
        <w:ind w:left="3265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3CF36BD9"/>
    <w:multiLevelType w:val="hybridMultilevel"/>
    <w:tmpl w:val="D4A0B16C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38" w15:restartNumberingAfterBreak="0">
    <w:nsid w:val="3D0950D4"/>
    <w:multiLevelType w:val="hybridMultilevel"/>
    <w:tmpl w:val="3D508B8C"/>
    <w:lvl w:ilvl="0" w:tplc="605AE500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F4AE62B6">
      <w:start w:val="1"/>
      <w:numFmt w:val="decimal"/>
      <w:lvlText w:val="%2."/>
      <w:lvlJc w:val="left"/>
      <w:pPr>
        <w:ind w:left="2498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9" w15:restartNumberingAfterBreak="0">
    <w:nsid w:val="3D397624"/>
    <w:multiLevelType w:val="hybridMultilevel"/>
    <w:tmpl w:val="DBDC36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3DC314C4"/>
    <w:multiLevelType w:val="hybridMultilevel"/>
    <w:tmpl w:val="8C7AADDE"/>
    <w:lvl w:ilvl="0" w:tplc="7DE2DC6C">
      <w:start w:val="1"/>
      <w:numFmt w:val="decimal"/>
      <w:lvlText w:val="%1."/>
      <w:lvlJc w:val="left"/>
      <w:pPr>
        <w:ind w:left="1779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495" w:hanging="360"/>
      </w:pPr>
    </w:lvl>
    <w:lvl w:ilvl="2" w:tplc="0421001B">
      <w:start w:val="1"/>
      <w:numFmt w:val="lowerRoman"/>
      <w:lvlText w:val="%3."/>
      <w:lvlJc w:val="right"/>
      <w:pPr>
        <w:ind w:left="3219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939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659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379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6099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819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539" w:hanging="180"/>
      </w:pPr>
      <w:rPr>
        <w:rFonts w:cs="Times New Roman"/>
      </w:rPr>
    </w:lvl>
  </w:abstractNum>
  <w:abstractNum w:abstractNumId="41" w15:restartNumberingAfterBreak="0">
    <w:nsid w:val="409B476F"/>
    <w:multiLevelType w:val="hybridMultilevel"/>
    <w:tmpl w:val="CD4EA38A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080" w:hanging="360"/>
      </w:pPr>
    </w:lvl>
    <w:lvl w:ilvl="2" w:tplc="55F6444C">
      <w:start w:val="1"/>
      <w:numFmt w:val="decimal"/>
      <w:lvlText w:val="%3."/>
      <w:lvlJc w:val="left"/>
      <w:pPr>
        <w:ind w:left="1980" w:hanging="360"/>
      </w:pPr>
      <w:rPr>
        <w:rFonts w:hint="default"/>
        <w:b w:val="0"/>
        <w:bCs/>
      </w:r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40CD4903"/>
    <w:multiLevelType w:val="hybridMultilevel"/>
    <w:tmpl w:val="A580C2B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3" w15:restartNumberingAfterBreak="0">
    <w:nsid w:val="42DB07D9"/>
    <w:multiLevelType w:val="hybridMultilevel"/>
    <w:tmpl w:val="C35C2460"/>
    <w:lvl w:ilvl="0" w:tplc="04090017">
      <w:start w:val="1"/>
      <w:numFmt w:val="lowerLetter"/>
      <w:lvlText w:val="%1)"/>
      <w:lvlJc w:val="left"/>
      <w:pPr>
        <w:ind w:left="1062" w:hanging="360"/>
      </w:pPr>
    </w:lvl>
    <w:lvl w:ilvl="1" w:tplc="04090019" w:tentative="1">
      <w:start w:val="1"/>
      <w:numFmt w:val="lowerLetter"/>
      <w:lvlText w:val="%2."/>
      <w:lvlJc w:val="left"/>
      <w:pPr>
        <w:ind w:left="1782" w:hanging="360"/>
      </w:pPr>
    </w:lvl>
    <w:lvl w:ilvl="2" w:tplc="0409001B" w:tentative="1">
      <w:start w:val="1"/>
      <w:numFmt w:val="lowerRoman"/>
      <w:lvlText w:val="%3."/>
      <w:lvlJc w:val="right"/>
      <w:pPr>
        <w:ind w:left="2502" w:hanging="180"/>
      </w:pPr>
    </w:lvl>
    <w:lvl w:ilvl="3" w:tplc="0409000F" w:tentative="1">
      <w:start w:val="1"/>
      <w:numFmt w:val="decimal"/>
      <w:lvlText w:val="%4."/>
      <w:lvlJc w:val="left"/>
      <w:pPr>
        <w:ind w:left="3222" w:hanging="360"/>
      </w:pPr>
    </w:lvl>
    <w:lvl w:ilvl="4" w:tplc="04090019" w:tentative="1">
      <w:start w:val="1"/>
      <w:numFmt w:val="lowerLetter"/>
      <w:lvlText w:val="%5."/>
      <w:lvlJc w:val="left"/>
      <w:pPr>
        <w:ind w:left="3942" w:hanging="360"/>
      </w:pPr>
    </w:lvl>
    <w:lvl w:ilvl="5" w:tplc="0409001B" w:tentative="1">
      <w:start w:val="1"/>
      <w:numFmt w:val="lowerRoman"/>
      <w:lvlText w:val="%6."/>
      <w:lvlJc w:val="right"/>
      <w:pPr>
        <w:ind w:left="4662" w:hanging="180"/>
      </w:pPr>
    </w:lvl>
    <w:lvl w:ilvl="6" w:tplc="0409000F" w:tentative="1">
      <w:start w:val="1"/>
      <w:numFmt w:val="decimal"/>
      <w:lvlText w:val="%7."/>
      <w:lvlJc w:val="left"/>
      <w:pPr>
        <w:ind w:left="5382" w:hanging="360"/>
      </w:pPr>
    </w:lvl>
    <w:lvl w:ilvl="7" w:tplc="04090019" w:tentative="1">
      <w:start w:val="1"/>
      <w:numFmt w:val="lowerLetter"/>
      <w:lvlText w:val="%8."/>
      <w:lvlJc w:val="left"/>
      <w:pPr>
        <w:ind w:left="6102" w:hanging="360"/>
      </w:pPr>
    </w:lvl>
    <w:lvl w:ilvl="8" w:tplc="0409001B" w:tentative="1">
      <w:start w:val="1"/>
      <w:numFmt w:val="lowerRoman"/>
      <w:lvlText w:val="%9."/>
      <w:lvlJc w:val="right"/>
      <w:pPr>
        <w:ind w:left="6822" w:hanging="180"/>
      </w:pPr>
    </w:lvl>
  </w:abstractNum>
  <w:abstractNum w:abstractNumId="44" w15:restartNumberingAfterBreak="0">
    <w:nsid w:val="44FD734C"/>
    <w:multiLevelType w:val="hybridMultilevel"/>
    <w:tmpl w:val="DD42C060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 w15:restartNumberingAfterBreak="0">
    <w:nsid w:val="45FB720E"/>
    <w:multiLevelType w:val="hybridMultilevel"/>
    <w:tmpl w:val="8682A53E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 w15:restartNumberingAfterBreak="0">
    <w:nsid w:val="4AC3569D"/>
    <w:multiLevelType w:val="hybridMultilevel"/>
    <w:tmpl w:val="A4CA8B60"/>
    <w:lvl w:ilvl="0" w:tplc="B21C7B86">
      <w:start w:val="18"/>
      <w:numFmt w:val="lowerLetter"/>
      <w:lvlText w:val="%1."/>
      <w:lvlJc w:val="left"/>
      <w:pPr>
        <w:tabs>
          <w:tab w:val="num" w:pos="1681"/>
        </w:tabs>
        <w:ind w:left="1681" w:hanging="405"/>
      </w:pPr>
      <w:rPr>
        <w:rFonts w:cs="Times New Roman" w:hint="default"/>
      </w:rPr>
    </w:lvl>
    <w:lvl w:ilvl="1" w:tplc="25601CE8">
      <w:start w:val="1"/>
      <w:numFmt w:val="lowerLetter"/>
      <w:lvlText w:val="%2."/>
      <w:lvlJc w:val="left"/>
      <w:pPr>
        <w:tabs>
          <w:tab w:val="num" w:pos="2356"/>
        </w:tabs>
        <w:ind w:left="2356" w:hanging="360"/>
      </w:pPr>
      <w:rPr>
        <w:rFonts w:cs="Times New Roman"/>
        <w:b w:val="0"/>
      </w:rPr>
    </w:lvl>
    <w:lvl w:ilvl="2" w:tplc="0809001B">
      <w:start w:val="1"/>
      <w:numFmt w:val="lowerRoman"/>
      <w:lvlText w:val="%3."/>
      <w:lvlJc w:val="right"/>
      <w:pPr>
        <w:tabs>
          <w:tab w:val="num" w:pos="3076"/>
        </w:tabs>
        <w:ind w:left="3076" w:hanging="180"/>
      </w:pPr>
      <w:rPr>
        <w:rFonts w:cs="Times New Roman"/>
      </w:rPr>
    </w:lvl>
    <w:lvl w:ilvl="3" w:tplc="0809000F">
      <w:start w:val="1"/>
      <w:numFmt w:val="decimal"/>
      <w:lvlText w:val="%4."/>
      <w:lvlJc w:val="left"/>
      <w:pPr>
        <w:tabs>
          <w:tab w:val="num" w:pos="3796"/>
        </w:tabs>
        <w:ind w:left="3796" w:hanging="360"/>
      </w:pPr>
      <w:rPr>
        <w:rFonts w:cs="Times New Roman"/>
      </w:rPr>
    </w:lvl>
    <w:lvl w:ilvl="4" w:tplc="08090019">
      <w:start w:val="1"/>
      <w:numFmt w:val="lowerLetter"/>
      <w:lvlText w:val="%5."/>
      <w:lvlJc w:val="left"/>
      <w:pPr>
        <w:tabs>
          <w:tab w:val="num" w:pos="4516"/>
        </w:tabs>
        <w:ind w:left="4516" w:hanging="360"/>
      </w:pPr>
      <w:rPr>
        <w:rFonts w:cs="Times New Roman"/>
      </w:rPr>
    </w:lvl>
    <w:lvl w:ilvl="5" w:tplc="0809001B">
      <w:start w:val="1"/>
      <w:numFmt w:val="lowerRoman"/>
      <w:lvlText w:val="%6."/>
      <w:lvlJc w:val="right"/>
      <w:pPr>
        <w:tabs>
          <w:tab w:val="num" w:pos="5236"/>
        </w:tabs>
        <w:ind w:left="5236" w:hanging="180"/>
      </w:pPr>
      <w:rPr>
        <w:rFonts w:cs="Times New Roman"/>
      </w:rPr>
    </w:lvl>
    <w:lvl w:ilvl="6" w:tplc="0809000F">
      <w:start w:val="1"/>
      <w:numFmt w:val="decimal"/>
      <w:lvlText w:val="%7."/>
      <w:lvlJc w:val="left"/>
      <w:pPr>
        <w:tabs>
          <w:tab w:val="num" w:pos="5956"/>
        </w:tabs>
        <w:ind w:left="5956" w:hanging="360"/>
      </w:pPr>
      <w:rPr>
        <w:rFonts w:cs="Times New Roman"/>
      </w:rPr>
    </w:lvl>
    <w:lvl w:ilvl="7" w:tplc="79149186">
      <w:start w:val="1"/>
      <w:numFmt w:val="lowerLetter"/>
      <w:lvlText w:val="%8."/>
      <w:lvlJc w:val="left"/>
      <w:pPr>
        <w:tabs>
          <w:tab w:val="num" w:pos="6676"/>
        </w:tabs>
        <w:ind w:left="6676" w:hanging="360"/>
      </w:pPr>
      <w:rPr>
        <w:rFonts w:cs="Times New Roman"/>
        <w:b w:val="0"/>
        <w:bCs/>
      </w:rPr>
    </w:lvl>
    <w:lvl w:ilvl="8" w:tplc="0809001B">
      <w:start w:val="1"/>
      <w:numFmt w:val="lowerRoman"/>
      <w:lvlText w:val="%9."/>
      <w:lvlJc w:val="right"/>
      <w:pPr>
        <w:tabs>
          <w:tab w:val="num" w:pos="7396"/>
        </w:tabs>
        <w:ind w:left="7396" w:hanging="180"/>
      </w:pPr>
      <w:rPr>
        <w:rFonts w:cs="Times New Roman"/>
      </w:rPr>
    </w:lvl>
  </w:abstractNum>
  <w:abstractNum w:abstractNumId="47" w15:restartNumberingAfterBreak="0">
    <w:nsid w:val="4AD468DF"/>
    <w:multiLevelType w:val="hybridMultilevel"/>
    <w:tmpl w:val="FD7638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4B49779A"/>
    <w:multiLevelType w:val="hybridMultilevel"/>
    <w:tmpl w:val="236A211C"/>
    <w:lvl w:ilvl="0" w:tplc="04090011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654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814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  <w:rPr>
        <w:rFonts w:cs="Times New Roman"/>
      </w:rPr>
    </w:lvl>
  </w:abstractNum>
  <w:abstractNum w:abstractNumId="49" w15:restartNumberingAfterBreak="0">
    <w:nsid w:val="4EE160B8"/>
    <w:multiLevelType w:val="hybridMultilevel"/>
    <w:tmpl w:val="D1EE1912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50" w15:restartNumberingAfterBreak="0">
    <w:nsid w:val="4F5948D9"/>
    <w:multiLevelType w:val="hybridMultilevel"/>
    <w:tmpl w:val="C2B669AE"/>
    <w:lvl w:ilvl="0" w:tplc="A66CFB6E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210015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 w:hint="default"/>
      </w:rPr>
    </w:lvl>
    <w:lvl w:ilvl="2" w:tplc="C6DEF038">
      <w:start w:val="1"/>
      <w:numFmt w:val="decimal"/>
      <w:lvlText w:val="%3."/>
      <w:lvlJc w:val="left"/>
      <w:pPr>
        <w:tabs>
          <w:tab w:val="num" w:pos="2340"/>
        </w:tabs>
        <w:ind w:left="2340" w:hanging="360"/>
      </w:pPr>
      <w:rPr>
        <w:rFonts w:cs="Times New Roman" w:hint="default"/>
      </w:rPr>
    </w:lvl>
    <w:lvl w:ilvl="3" w:tplc="0421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9066113A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  <w:b w:val="0"/>
      </w:rPr>
    </w:lvl>
    <w:lvl w:ilvl="5" w:tplc="0421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51" w15:restartNumberingAfterBreak="0">
    <w:nsid w:val="4FFB183E"/>
    <w:multiLevelType w:val="hybridMultilevel"/>
    <w:tmpl w:val="5E86A290"/>
    <w:lvl w:ilvl="0" w:tplc="1AE2ABD6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584E614E"/>
    <w:multiLevelType w:val="hybridMultilevel"/>
    <w:tmpl w:val="1C765B3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5A1403E2"/>
    <w:multiLevelType w:val="hybridMultilevel"/>
    <w:tmpl w:val="516293F0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54" w15:restartNumberingAfterBreak="0">
    <w:nsid w:val="5D845532"/>
    <w:multiLevelType w:val="hybridMultilevel"/>
    <w:tmpl w:val="53E86210"/>
    <w:lvl w:ilvl="0" w:tplc="9BDE2DCC">
      <w:start w:val="1"/>
      <w:numFmt w:val="decimal"/>
      <w:lvlText w:val="%1."/>
      <w:lvlJc w:val="left"/>
      <w:pPr>
        <w:ind w:left="2110" w:hanging="360"/>
      </w:pPr>
      <w:rPr>
        <w:rFonts w:cs="Times New Roman" w:hint="default"/>
        <w:b w:val="0"/>
        <w:color w:val="auto"/>
      </w:rPr>
    </w:lvl>
    <w:lvl w:ilvl="1" w:tplc="04090003" w:tentative="1">
      <w:start w:val="1"/>
      <w:numFmt w:val="bullet"/>
      <w:lvlText w:val="o"/>
      <w:lvlJc w:val="left"/>
      <w:pPr>
        <w:ind w:left="283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5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2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99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7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5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870" w:hanging="360"/>
      </w:pPr>
      <w:rPr>
        <w:rFonts w:ascii="Wingdings" w:hAnsi="Wingdings" w:hint="default"/>
      </w:rPr>
    </w:lvl>
  </w:abstractNum>
  <w:abstractNum w:abstractNumId="55" w15:restartNumberingAfterBreak="0">
    <w:nsid w:val="5D92051E"/>
    <w:multiLevelType w:val="hybridMultilevel"/>
    <w:tmpl w:val="A580C2B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6" w15:restartNumberingAfterBreak="0">
    <w:nsid w:val="62977CC9"/>
    <w:multiLevelType w:val="hybridMultilevel"/>
    <w:tmpl w:val="4B7672A2"/>
    <w:lvl w:ilvl="0" w:tplc="89307F3C">
      <w:start w:val="1"/>
      <w:numFmt w:val="decimal"/>
      <w:lvlText w:val="%1.  "/>
      <w:lvlJc w:val="center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649740F6"/>
    <w:multiLevelType w:val="multilevel"/>
    <w:tmpl w:val="04210027"/>
    <w:lvl w:ilvl="0">
      <w:start w:val="1"/>
      <w:numFmt w:val="upperRoman"/>
      <w:pStyle w:val="Judul1"/>
      <w:lvlText w:val="%1."/>
      <w:lvlJc w:val="left"/>
      <w:pPr>
        <w:ind w:left="1844" w:firstLine="0"/>
      </w:pPr>
    </w:lvl>
    <w:lvl w:ilvl="1">
      <w:start w:val="1"/>
      <w:numFmt w:val="upperLetter"/>
      <w:pStyle w:val="Judul2"/>
      <w:lvlText w:val="%2."/>
      <w:lvlJc w:val="left"/>
      <w:pPr>
        <w:ind w:left="720" w:firstLine="0"/>
      </w:pPr>
    </w:lvl>
    <w:lvl w:ilvl="2">
      <w:start w:val="1"/>
      <w:numFmt w:val="decimal"/>
      <w:pStyle w:val="Judul3"/>
      <w:lvlText w:val="%3."/>
      <w:lvlJc w:val="left"/>
      <w:pPr>
        <w:ind w:left="1440" w:firstLine="0"/>
      </w:pPr>
    </w:lvl>
    <w:lvl w:ilvl="3">
      <w:start w:val="1"/>
      <w:numFmt w:val="lowerLetter"/>
      <w:pStyle w:val="Judul4"/>
      <w:lvlText w:val="%4)"/>
      <w:lvlJc w:val="left"/>
      <w:pPr>
        <w:ind w:left="2160" w:firstLine="0"/>
      </w:pPr>
    </w:lvl>
    <w:lvl w:ilvl="4">
      <w:start w:val="1"/>
      <w:numFmt w:val="decimal"/>
      <w:pStyle w:val="Judul5"/>
      <w:lvlText w:val="(%5)"/>
      <w:lvlJc w:val="left"/>
      <w:pPr>
        <w:ind w:left="2880" w:firstLine="0"/>
      </w:pPr>
    </w:lvl>
    <w:lvl w:ilvl="5">
      <w:start w:val="1"/>
      <w:numFmt w:val="lowerLetter"/>
      <w:pStyle w:val="Judul6"/>
      <w:lvlText w:val="(%6)"/>
      <w:lvlJc w:val="left"/>
      <w:pPr>
        <w:ind w:left="3600" w:firstLine="0"/>
      </w:pPr>
    </w:lvl>
    <w:lvl w:ilvl="6">
      <w:start w:val="1"/>
      <w:numFmt w:val="lowerRoman"/>
      <w:pStyle w:val="Judul7"/>
      <w:lvlText w:val="(%7)"/>
      <w:lvlJc w:val="left"/>
      <w:pPr>
        <w:ind w:left="4320" w:firstLine="0"/>
      </w:pPr>
    </w:lvl>
    <w:lvl w:ilvl="7">
      <w:start w:val="1"/>
      <w:numFmt w:val="lowerLetter"/>
      <w:pStyle w:val="Judul8"/>
      <w:lvlText w:val="(%8)"/>
      <w:lvlJc w:val="left"/>
      <w:pPr>
        <w:ind w:left="5040" w:firstLine="0"/>
      </w:pPr>
    </w:lvl>
    <w:lvl w:ilvl="8">
      <w:start w:val="1"/>
      <w:numFmt w:val="lowerRoman"/>
      <w:pStyle w:val="Judul9"/>
      <w:lvlText w:val="(%9)"/>
      <w:lvlJc w:val="left"/>
      <w:pPr>
        <w:ind w:left="5760" w:firstLine="0"/>
      </w:pPr>
    </w:lvl>
  </w:abstractNum>
  <w:abstractNum w:abstractNumId="58" w15:restartNumberingAfterBreak="0">
    <w:nsid w:val="64A14FFB"/>
    <w:multiLevelType w:val="hybridMultilevel"/>
    <w:tmpl w:val="0BA8AADC"/>
    <w:lvl w:ilvl="0" w:tplc="04090011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654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814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  <w:rPr>
        <w:rFonts w:cs="Times New Roman"/>
      </w:rPr>
    </w:lvl>
  </w:abstractNum>
  <w:abstractNum w:abstractNumId="59" w15:restartNumberingAfterBreak="0">
    <w:nsid w:val="676A1407"/>
    <w:multiLevelType w:val="hybridMultilevel"/>
    <w:tmpl w:val="5634861C"/>
    <w:lvl w:ilvl="0" w:tplc="433E1076">
      <w:start w:val="1"/>
      <w:numFmt w:val="decimal"/>
      <w:lvlText w:val="%1."/>
      <w:lvlJc w:val="left"/>
      <w:pPr>
        <w:ind w:left="1146" w:hanging="360"/>
      </w:pPr>
      <w:rPr>
        <w:b w:val="0"/>
        <w:bCs/>
      </w:rPr>
    </w:lvl>
    <w:lvl w:ilvl="1" w:tplc="04090019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0" w15:restartNumberingAfterBreak="0">
    <w:nsid w:val="687D41D0"/>
    <w:multiLevelType w:val="multilevel"/>
    <w:tmpl w:val="0409001D"/>
    <w:styleLink w:val="Style2"/>
    <w:lvl w:ilvl="0">
      <w:start w:val="3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61" w15:restartNumberingAfterBreak="0">
    <w:nsid w:val="696353BE"/>
    <w:multiLevelType w:val="hybridMultilevel"/>
    <w:tmpl w:val="0A16710A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1">
      <w:start w:val="1"/>
      <w:numFmt w:val="decimal"/>
      <w:lvlText w:val="%2)"/>
      <w:lvlJc w:val="left"/>
      <w:pPr>
        <w:ind w:left="2858" w:hanging="360"/>
      </w:pPr>
    </w:lvl>
    <w:lvl w:ilvl="2" w:tplc="511E81DC">
      <w:start w:val="1"/>
      <w:numFmt w:val="lowerLetter"/>
      <w:lvlText w:val="%3."/>
      <w:lvlJc w:val="left"/>
      <w:pPr>
        <w:ind w:left="3758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62" w15:restartNumberingAfterBreak="0">
    <w:nsid w:val="6D2B5979"/>
    <w:multiLevelType w:val="hybridMultilevel"/>
    <w:tmpl w:val="6F22CBBC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3" w15:restartNumberingAfterBreak="0">
    <w:nsid w:val="6F6A0013"/>
    <w:multiLevelType w:val="hybridMultilevel"/>
    <w:tmpl w:val="C1B265F0"/>
    <w:lvl w:ilvl="0" w:tplc="EB6877A6">
      <w:start w:val="1"/>
      <w:numFmt w:val="lowerLetter"/>
      <w:lvlText w:val="%1."/>
      <w:lvlJc w:val="left"/>
      <w:pPr>
        <w:ind w:left="19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26" w:hanging="360"/>
      </w:pPr>
    </w:lvl>
    <w:lvl w:ilvl="2" w:tplc="0409001B" w:tentative="1">
      <w:start w:val="1"/>
      <w:numFmt w:val="lowerRoman"/>
      <w:lvlText w:val="%3."/>
      <w:lvlJc w:val="right"/>
      <w:pPr>
        <w:ind w:left="3346" w:hanging="180"/>
      </w:pPr>
    </w:lvl>
    <w:lvl w:ilvl="3" w:tplc="0409000F" w:tentative="1">
      <w:start w:val="1"/>
      <w:numFmt w:val="decimal"/>
      <w:lvlText w:val="%4."/>
      <w:lvlJc w:val="left"/>
      <w:pPr>
        <w:ind w:left="4066" w:hanging="360"/>
      </w:pPr>
    </w:lvl>
    <w:lvl w:ilvl="4" w:tplc="04090019" w:tentative="1">
      <w:start w:val="1"/>
      <w:numFmt w:val="lowerLetter"/>
      <w:lvlText w:val="%5."/>
      <w:lvlJc w:val="left"/>
      <w:pPr>
        <w:ind w:left="4786" w:hanging="360"/>
      </w:pPr>
    </w:lvl>
    <w:lvl w:ilvl="5" w:tplc="0409001B" w:tentative="1">
      <w:start w:val="1"/>
      <w:numFmt w:val="lowerRoman"/>
      <w:lvlText w:val="%6."/>
      <w:lvlJc w:val="right"/>
      <w:pPr>
        <w:ind w:left="5506" w:hanging="180"/>
      </w:pPr>
    </w:lvl>
    <w:lvl w:ilvl="6" w:tplc="0409000F" w:tentative="1">
      <w:start w:val="1"/>
      <w:numFmt w:val="decimal"/>
      <w:lvlText w:val="%7."/>
      <w:lvlJc w:val="left"/>
      <w:pPr>
        <w:ind w:left="6226" w:hanging="360"/>
      </w:pPr>
    </w:lvl>
    <w:lvl w:ilvl="7" w:tplc="04090019" w:tentative="1">
      <w:start w:val="1"/>
      <w:numFmt w:val="lowerLetter"/>
      <w:lvlText w:val="%8."/>
      <w:lvlJc w:val="left"/>
      <w:pPr>
        <w:ind w:left="6946" w:hanging="360"/>
      </w:pPr>
    </w:lvl>
    <w:lvl w:ilvl="8" w:tplc="0409001B" w:tentative="1">
      <w:start w:val="1"/>
      <w:numFmt w:val="lowerRoman"/>
      <w:lvlText w:val="%9."/>
      <w:lvlJc w:val="right"/>
      <w:pPr>
        <w:ind w:left="7666" w:hanging="180"/>
      </w:pPr>
    </w:lvl>
  </w:abstractNum>
  <w:abstractNum w:abstractNumId="64" w15:restartNumberingAfterBreak="0">
    <w:nsid w:val="71151036"/>
    <w:multiLevelType w:val="hybridMultilevel"/>
    <w:tmpl w:val="52BA33A6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65" w15:restartNumberingAfterBreak="0">
    <w:nsid w:val="718F4669"/>
    <w:multiLevelType w:val="hybridMultilevel"/>
    <w:tmpl w:val="2B5E2536"/>
    <w:lvl w:ilvl="0" w:tplc="04090011">
      <w:start w:val="1"/>
      <w:numFmt w:val="decimal"/>
      <w:lvlText w:val="%1)"/>
      <w:lvlJc w:val="left"/>
      <w:pPr>
        <w:ind w:left="2138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4298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6458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  <w:rPr>
        <w:rFonts w:cs="Times New Roman"/>
      </w:rPr>
    </w:lvl>
  </w:abstractNum>
  <w:abstractNum w:abstractNumId="66" w15:restartNumberingAfterBreak="0">
    <w:nsid w:val="71CF740D"/>
    <w:multiLevelType w:val="hybridMultilevel"/>
    <w:tmpl w:val="0EAC6284"/>
    <w:lvl w:ilvl="0" w:tplc="04090017">
      <w:start w:val="1"/>
      <w:numFmt w:val="lowerLetter"/>
      <w:lvlText w:val="%1)"/>
      <w:lvlJc w:val="left"/>
      <w:pPr>
        <w:ind w:left="1062" w:hanging="360"/>
      </w:pPr>
    </w:lvl>
    <w:lvl w:ilvl="1" w:tplc="084213F4">
      <w:start w:val="1"/>
      <w:numFmt w:val="decimal"/>
      <w:lvlText w:val="%2)"/>
      <w:lvlJc w:val="left"/>
      <w:pPr>
        <w:ind w:left="1782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02" w:hanging="180"/>
      </w:pPr>
    </w:lvl>
    <w:lvl w:ilvl="3" w:tplc="0409000F" w:tentative="1">
      <w:start w:val="1"/>
      <w:numFmt w:val="decimal"/>
      <w:lvlText w:val="%4."/>
      <w:lvlJc w:val="left"/>
      <w:pPr>
        <w:ind w:left="3222" w:hanging="360"/>
      </w:pPr>
    </w:lvl>
    <w:lvl w:ilvl="4" w:tplc="04090019" w:tentative="1">
      <w:start w:val="1"/>
      <w:numFmt w:val="lowerLetter"/>
      <w:lvlText w:val="%5."/>
      <w:lvlJc w:val="left"/>
      <w:pPr>
        <w:ind w:left="3942" w:hanging="360"/>
      </w:pPr>
    </w:lvl>
    <w:lvl w:ilvl="5" w:tplc="0409001B" w:tentative="1">
      <w:start w:val="1"/>
      <w:numFmt w:val="lowerRoman"/>
      <w:lvlText w:val="%6."/>
      <w:lvlJc w:val="right"/>
      <w:pPr>
        <w:ind w:left="4662" w:hanging="180"/>
      </w:pPr>
    </w:lvl>
    <w:lvl w:ilvl="6" w:tplc="0409000F" w:tentative="1">
      <w:start w:val="1"/>
      <w:numFmt w:val="decimal"/>
      <w:lvlText w:val="%7."/>
      <w:lvlJc w:val="left"/>
      <w:pPr>
        <w:ind w:left="5382" w:hanging="360"/>
      </w:pPr>
    </w:lvl>
    <w:lvl w:ilvl="7" w:tplc="04090019" w:tentative="1">
      <w:start w:val="1"/>
      <w:numFmt w:val="lowerLetter"/>
      <w:lvlText w:val="%8."/>
      <w:lvlJc w:val="left"/>
      <w:pPr>
        <w:ind w:left="6102" w:hanging="360"/>
      </w:pPr>
    </w:lvl>
    <w:lvl w:ilvl="8" w:tplc="0409001B" w:tentative="1">
      <w:start w:val="1"/>
      <w:numFmt w:val="lowerRoman"/>
      <w:lvlText w:val="%9."/>
      <w:lvlJc w:val="right"/>
      <w:pPr>
        <w:ind w:left="6822" w:hanging="180"/>
      </w:pPr>
    </w:lvl>
  </w:abstractNum>
  <w:abstractNum w:abstractNumId="67" w15:restartNumberingAfterBreak="0">
    <w:nsid w:val="724D393D"/>
    <w:multiLevelType w:val="hybridMultilevel"/>
    <w:tmpl w:val="1D7A5B00"/>
    <w:lvl w:ilvl="0" w:tplc="CC8A885C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83D288D2">
      <w:start w:val="1"/>
      <w:numFmt w:val="decimal"/>
      <w:lvlText w:val="%4."/>
      <w:lvlJc w:val="left"/>
      <w:pPr>
        <w:ind w:left="2880" w:hanging="360"/>
      </w:pPr>
      <w:rPr>
        <w:b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732F2C1B"/>
    <w:multiLevelType w:val="hybridMultilevel"/>
    <w:tmpl w:val="D79CFDCE"/>
    <w:lvl w:ilvl="0" w:tplc="04090011">
      <w:start w:val="1"/>
      <w:numFmt w:val="decimal"/>
      <w:lvlText w:val="%1)"/>
      <w:lvlJc w:val="left"/>
      <w:pPr>
        <w:ind w:left="1004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69" w15:restartNumberingAfterBreak="0">
    <w:nsid w:val="742E54B7"/>
    <w:multiLevelType w:val="hybridMultilevel"/>
    <w:tmpl w:val="FFEA73A2"/>
    <w:lvl w:ilvl="0" w:tplc="7C449B1E">
      <w:start w:val="1"/>
      <w:numFmt w:val="decimal"/>
      <w:lvlText w:val="%1)"/>
      <w:lvlJc w:val="left"/>
      <w:pPr>
        <w:ind w:left="1494" w:hanging="360"/>
      </w:pPr>
      <w:rPr>
        <w:rFonts w:hint="default"/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654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814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  <w:rPr>
        <w:rFonts w:cs="Times New Roman"/>
      </w:rPr>
    </w:lvl>
  </w:abstractNum>
  <w:abstractNum w:abstractNumId="70" w15:restartNumberingAfterBreak="0">
    <w:nsid w:val="757E272E"/>
    <w:multiLevelType w:val="hybridMultilevel"/>
    <w:tmpl w:val="7E18C1EE"/>
    <w:lvl w:ilvl="0" w:tplc="79A678E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75F80EB3"/>
    <w:multiLevelType w:val="hybridMultilevel"/>
    <w:tmpl w:val="F97EE784"/>
    <w:lvl w:ilvl="0" w:tplc="04090011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654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814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  <w:rPr>
        <w:rFonts w:cs="Times New Roman"/>
      </w:rPr>
    </w:lvl>
  </w:abstractNum>
  <w:abstractNum w:abstractNumId="72" w15:restartNumberingAfterBreak="0">
    <w:nsid w:val="79A91EEC"/>
    <w:multiLevelType w:val="hybridMultilevel"/>
    <w:tmpl w:val="3F0ABF18"/>
    <w:lvl w:ilvl="0" w:tplc="04090011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73" w15:restartNumberingAfterBreak="0">
    <w:nsid w:val="7B955AA9"/>
    <w:multiLevelType w:val="hybridMultilevel"/>
    <w:tmpl w:val="5AB08904"/>
    <w:lvl w:ilvl="0" w:tplc="0421001B">
      <w:start w:val="1"/>
      <w:numFmt w:val="lowerRoman"/>
      <w:lvlText w:val="%1."/>
      <w:lvlJc w:val="right"/>
      <w:pPr>
        <w:ind w:left="720" w:hanging="360"/>
      </w:pPr>
      <w:rPr>
        <w:rFonts w:cs="Times New Roman"/>
      </w:rPr>
    </w:lvl>
    <w:lvl w:ilvl="1" w:tplc="0409001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57966688">
      <w:start w:val="1"/>
      <w:numFmt w:val="lowerLetter"/>
      <w:lvlText w:val="%3."/>
      <w:lvlJc w:val="left"/>
      <w:pPr>
        <w:ind w:left="2160" w:hanging="180"/>
      </w:pPr>
      <w:rPr>
        <w:rFonts w:hint="default"/>
      </w:rPr>
    </w:lvl>
    <w:lvl w:ilvl="3" w:tplc="0421000F">
      <w:start w:val="1"/>
      <w:numFmt w:val="decimal"/>
      <w:lvlText w:val="%4."/>
      <w:lvlJc w:val="left"/>
      <w:pPr>
        <w:ind w:left="1779" w:hanging="360"/>
      </w:pPr>
      <w:rPr>
        <w:rFonts w:hint="default"/>
      </w:rPr>
    </w:lvl>
    <w:lvl w:ilvl="4" w:tplc="EFC4C180">
      <w:start w:val="1"/>
      <w:numFmt w:val="upperLetter"/>
      <w:lvlText w:val="%5."/>
      <w:lvlJc w:val="left"/>
      <w:pPr>
        <w:ind w:left="928" w:hanging="360"/>
      </w:pPr>
      <w:rPr>
        <w:rFonts w:cs="Times New Roman" w:hint="default"/>
      </w:rPr>
    </w:lvl>
    <w:lvl w:ilvl="5" w:tplc="5178D7AE">
      <w:start w:val="1"/>
      <w:numFmt w:val="decimal"/>
      <w:lvlText w:val="%6."/>
      <w:lvlJc w:val="left"/>
      <w:pPr>
        <w:ind w:left="4500" w:hanging="360"/>
      </w:pPr>
      <w:rPr>
        <w:rFonts w:hint="default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74" w15:restartNumberingAfterBreak="0">
    <w:nsid w:val="7C094593"/>
    <w:multiLevelType w:val="hybridMultilevel"/>
    <w:tmpl w:val="ABCC486A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75" w15:restartNumberingAfterBreak="0">
    <w:nsid w:val="7EE863D0"/>
    <w:multiLevelType w:val="singleLevel"/>
    <w:tmpl w:val="E252F020"/>
    <w:lvl w:ilvl="0">
      <w:start w:val="1"/>
      <w:numFmt w:val="upperLetter"/>
      <w:lvlText w:val="%1."/>
      <w:lvlJc w:val="left"/>
      <w:pPr>
        <w:tabs>
          <w:tab w:val="num" w:pos="1637"/>
        </w:tabs>
        <w:ind w:left="1637" w:hanging="360"/>
      </w:pPr>
      <w:rPr>
        <w:rFonts w:cs="Times New Roman" w:hint="default"/>
      </w:rPr>
    </w:lvl>
  </w:abstractNum>
  <w:num w:numId="1" w16cid:durableId="129128293">
    <w:abstractNumId w:val="60"/>
  </w:num>
  <w:num w:numId="2" w16cid:durableId="113601865">
    <w:abstractNumId w:val="20"/>
  </w:num>
  <w:num w:numId="3" w16cid:durableId="1549993412">
    <w:abstractNumId w:val="41"/>
  </w:num>
  <w:num w:numId="4" w16cid:durableId="1524704384">
    <w:abstractNumId w:val="17"/>
  </w:num>
  <w:num w:numId="5" w16cid:durableId="1781727589">
    <w:abstractNumId w:val="11"/>
  </w:num>
  <w:num w:numId="6" w16cid:durableId="991711777">
    <w:abstractNumId w:val="61"/>
  </w:num>
  <w:num w:numId="7" w16cid:durableId="1881815208">
    <w:abstractNumId w:val="14"/>
  </w:num>
  <w:num w:numId="8" w16cid:durableId="998769038">
    <w:abstractNumId w:val="45"/>
  </w:num>
  <w:num w:numId="9" w16cid:durableId="1099525562">
    <w:abstractNumId w:val="62"/>
  </w:num>
  <w:num w:numId="10" w16cid:durableId="1271156899">
    <w:abstractNumId w:val="68"/>
  </w:num>
  <w:num w:numId="11" w16cid:durableId="1182626677">
    <w:abstractNumId w:val="29"/>
  </w:num>
  <w:num w:numId="12" w16cid:durableId="232785161">
    <w:abstractNumId w:val="5"/>
  </w:num>
  <w:num w:numId="13" w16cid:durableId="1559433177">
    <w:abstractNumId w:val="13"/>
  </w:num>
  <w:num w:numId="14" w16cid:durableId="522132158">
    <w:abstractNumId w:val="43"/>
  </w:num>
  <w:num w:numId="15" w16cid:durableId="353119148">
    <w:abstractNumId w:val="66"/>
  </w:num>
  <w:num w:numId="16" w16cid:durableId="273710814">
    <w:abstractNumId w:val="57"/>
  </w:num>
  <w:num w:numId="17" w16cid:durableId="1384787197">
    <w:abstractNumId w:val="72"/>
  </w:num>
  <w:num w:numId="18" w16cid:durableId="258490893">
    <w:abstractNumId w:val="51"/>
  </w:num>
  <w:num w:numId="19" w16cid:durableId="707998225">
    <w:abstractNumId w:val="38"/>
  </w:num>
  <w:num w:numId="20" w16cid:durableId="90204975">
    <w:abstractNumId w:val="12"/>
  </w:num>
  <w:num w:numId="21" w16cid:durableId="844707663">
    <w:abstractNumId w:val="36"/>
  </w:num>
  <w:num w:numId="22" w16cid:durableId="406608652">
    <w:abstractNumId w:val="21"/>
  </w:num>
  <w:num w:numId="23" w16cid:durableId="321197808">
    <w:abstractNumId w:val="32"/>
  </w:num>
  <w:num w:numId="24" w16cid:durableId="846019569">
    <w:abstractNumId w:val="24"/>
  </w:num>
  <w:num w:numId="25" w16cid:durableId="1358698628">
    <w:abstractNumId w:val="15"/>
  </w:num>
  <w:num w:numId="26" w16cid:durableId="1197961391">
    <w:abstractNumId w:val="70"/>
  </w:num>
  <w:num w:numId="27" w16cid:durableId="785856344">
    <w:abstractNumId w:val="7"/>
  </w:num>
  <w:num w:numId="28" w16cid:durableId="1707829326">
    <w:abstractNumId w:val="9"/>
  </w:num>
  <w:num w:numId="29" w16cid:durableId="1007026678">
    <w:abstractNumId w:val="0"/>
  </w:num>
  <w:num w:numId="30" w16cid:durableId="1649362956">
    <w:abstractNumId w:val="22"/>
  </w:num>
  <w:num w:numId="31" w16cid:durableId="1217666452">
    <w:abstractNumId w:val="27"/>
  </w:num>
  <w:num w:numId="32" w16cid:durableId="1634867155">
    <w:abstractNumId w:val="25"/>
  </w:num>
  <w:num w:numId="33" w16cid:durableId="668950120">
    <w:abstractNumId w:val="63"/>
  </w:num>
  <w:num w:numId="34" w16cid:durableId="186916116">
    <w:abstractNumId w:val="65"/>
  </w:num>
  <w:num w:numId="35" w16cid:durableId="889850632">
    <w:abstractNumId w:val="28"/>
  </w:num>
  <w:num w:numId="36" w16cid:durableId="1543251967">
    <w:abstractNumId w:val="75"/>
  </w:num>
  <w:num w:numId="37" w16cid:durableId="318585171">
    <w:abstractNumId w:val="23"/>
  </w:num>
  <w:num w:numId="38" w16cid:durableId="1881278053">
    <w:abstractNumId w:val="34"/>
  </w:num>
  <w:num w:numId="39" w16cid:durableId="1856460455">
    <w:abstractNumId w:val="55"/>
  </w:num>
  <w:num w:numId="40" w16cid:durableId="529801982">
    <w:abstractNumId w:val="30"/>
  </w:num>
  <w:num w:numId="41" w16cid:durableId="410274348">
    <w:abstractNumId w:val="74"/>
  </w:num>
  <w:num w:numId="42" w16cid:durableId="816146550">
    <w:abstractNumId w:val="1"/>
  </w:num>
  <w:num w:numId="43" w16cid:durableId="1383096194">
    <w:abstractNumId w:val="16"/>
  </w:num>
  <w:num w:numId="44" w16cid:durableId="976909593">
    <w:abstractNumId w:val="64"/>
  </w:num>
  <w:num w:numId="45" w16cid:durableId="223637831">
    <w:abstractNumId w:val="52"/>
  </w:num>
  <w:num w:numId="46" w16cid:durableId="104038371">
    <w:abstractNumId w:val="3"/>
  </w:num>
  <w:num w:numId="47" w16cid:durableId="2094087191">
    <w:abstractNumId w:val="33"/>
  </w:num>
  <w:num w:numId="48" w16cid:durableId="149368918">
    <w:abstractNumId w:val="19"/>
  </w:num>
  <w:num w:numId="49" w16cid:durableId="535893507">
    <w:abstractNumId w:val="39"/>
  </w:num>
  <w:num w:numId="50" w16cid:durableId="541014649">
    <w:abstractNumId w:val="46"/>
  </w:num>
  <w:num w:numId="51" w16cid:durableId="1654332551">
    <w:abstractNumId w:val="67"/>
  </w:num>
  <w:num w:numId="52" w16cid:durableId="203903772">
    <w:abstractNumId w:val="40"/>
  </w:num>
  <w:num w:numId="53" w16cid:durableId="284968373">
    <w:abstractNumId w:val="26"/>
  </w:num>
  <w:num w:numId="54" w16cid:durableId="1638366239">
    <w:abstractNumId w:val="8"/>
  </w:num>
  <w:num w:numId="55" w16cid:durableId="1954820523">
    <w:abstractNumId w:val="49"/>
  </w:num>
  <w:num w:numId="56" w16cid:durableId="619647741">
    <w:abstractNumId w:val="73"/>
  </w:num>
  <w:num w:numId="57" w16cid:durableId="411509183">
    <w:abstractNumId w:val="71"/>
  </w:num>
  <w:num w:numId="58" w16cid:durableId="1262251884">
    <w:abstractNumId w:val="37"/>
  </w:num>
  <w:num w:numId="59" w16cid:durableId="1590387413">
    <w:abstractNumId w:val="10"/>
  </w:num>
  <w:num w:numId="60" w16cid:durableId="1503276567">
    <w:abstractNumId w:val="48"/>
  </w:num>
  <w:num w:numId="61" w16cid:durableId="1405372819">
    <w:abstractNumId w:val="58"/>
  </w:num>
  <w:num w:numId="62" w16cid:durableId="1598446058">
    <w:abstractNumId w:val="69"/>
  </w:num>
  <w:num w:numId="63" w16cid:durableId="793717029">
    <w:abstractNumId w:val="44"/>
  </w:num>
  <w:num w:numId="64" w16cid:durableId="717823213">
    <w:abstractNumId w:val="18"/>
  </w:num>
  <w:num w:numId="65" w16cid:durableId="1621909539">
    <w:abstractNumId w:val="50"/>
  </w:num>
  <w:num w:numId="66" w16cid:durableId="169426406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7" w16cid:durableId="1959992907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8" w16cid:durableId="1614364532">
    <w:abstractNumId w:val="35"/>
  </w:num>
  <w:num w:numId="69" w16cid:durableId="108402480">
    <w:abstractNumId w:val="56"/>
  </w:num>
  <w:num w:numId="70" w16cid:durableId="1067873221">
    <w:abstractNumId w:val="2"/>
  </w:num>
  <w:num w:numId="71" w16cid:durableId="310670032">
    <w:abstractNumId w:val="54"/>
  </w:num>
  <w:num w:numId="72" w16cid:durableId="1440567127">
    <w:abstractNumId w:val="47"/>
  </w:num>
  <w:num w:numId="73" w16cid:durableId="1960867702">
    <w:abstractNumId w:val="31"/>
  </w:num>
  <w:num w:numId="74" w16cid:durableId="1232232937">
    <w:abstractNumId w:val="53"/>
  </w:num>
  <w:num w:numId="75" w16cid:durableId="2069836835">
    <w:abstractNumId w:val="42"/>
  </w:num>
  <w:num w:numId="76" w16cid:durableId="1822192607">
    <w:abstractNumId w:val="59"/>
  </w:num>
  <w:numIdMacAtCleanup w:val="6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9"/>
  <w:hideSpellingErrors/>
  <w:hideGrammaticalErrors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4436"/>
    <w:rsid w:val="00004BAC"/>
    <w:rsid w:val="00005320"/>
    <w:rsid w:val="00005BCF"/>
    <w:rsid w:val="00006536"/>
    <w:rsid w:val="00006AC0"/>
    <w:rsid w:val="000168F3"/>
    <w:rsid w:val="00022C99"/>
    <w:rsid w:val="00025827"/>
    <w:rsid w:val="000316BE"/>
    <w:rsid w:val="000332B7"/>
    <w:rsid w:val="0003407A"/>
    <w:rsid w:val="00034FCA"/>
    <w:rsid w:val="00035C13"/>
    <w:rsid w:val="000409A7"/>
    <w:rsid w:val="000435E7"/>
    <w:rsid w:val="00045E69"/>
    <w:rsid w:val="000506E3"/>
    <w:rsid w:val="0005303B"/>
    <w:rsid w:val="00067A3D"/>
    <w:rsid w:val="00070B99"/>
    <w:rsid w:val="00073BF7"/>
    <w:rsid w:val="000742D5"/>
    <w:rsid w:val="000760CF"/>
    <w:rsid w:val="00077695"/>
    <w:rsid w:val="000808B5"/>
    <w:rsid w:val="00084AF4"/>
    <w:rsid w:val="00084BEB"/>
    <w:rsid w:val="00087D8A"/>
    <w:rsid w:val="000A098D"/>
    <w:rsid w:val="000A1C8C"/>
    <w:rsid w:val="000A6E28"/>
    <w:rsid w:val="000B7BB1"/>
    <w:rsid w:val="000B7DB1"/>
    <w:rsid w:val="000C075F"/>
    <w:rsid w:val="000E0D15"/>
    <w:rsid w:val="000E60B3"/>
    <w:rsid w:val="000E6474"/>
    <w:rsid w:val="000E70AA"/>
    <w:rsid w:val="000F20A7"/>
    <w:rsid w:val="000F2E0D"/>
    <w:rsid w:val="000F51BE"/>
    <w:rsid w:val="00100E7F"/>
    <w:rsid w:val="00102123"/>
    <w:rsid w:val="00106D45"/>
    <w:rsid w:val="001148F8"/>
    <w:rsid w:val="00115603"/>
    <w:rsid w:val="00120A84"/>
    <w:rsid w:val="00123B1E"/>
    <w:rsid w:val="00126C73"/>
    <w:rsid w:val="00131391"/>
    <w:rsid w:val="0013254B"/>
    <w:rsid w:val="00146BCF"/>
    <w:rsid w:val="00162562"/>
    <w:rsid w:val="001626E9"/>
    <w:rsid w:val="00172ECA"/>
    <w:rsid w:val="00180093"/>
    <w:rsid w:val="00186BD4"/>
    <w:rsid w:val="00186C0E"/>
    <w:rsid w:val="001871CC"/>
    <w:rsid w:val="001900D4"/>
    <w:rsid w:val="0019237D"/>
    <w:rsid w:val="00192BA8"/>
    <w:rsid w:val="0019731E"/>
    <w:rsid w:val="001975F3"/>
    <w:rsid w:val="00197DCF"/>
    <w:rsid w:val="001A34B6"/>
    <w:rsid w:val="001A7525"/>
    <w:rsid w:val="001A75BF"/>
    <w:rsid w:val="001B114F"/>
    <w:rsid w:val="001B1BF0"/>
    <w:rsid w:val="001B1E8F"/>
    <w:rsid w:val="001B2A9C"/>
    <w:rsid w:val="001C3BFA"/>
    <w:rsid w:val="001D268D"/>
    <w:rsid w:val="001D286C"/>
    <w:rsid w:val="001D2E33"/>
    <w:rsid w:val="001E27EA"/>
    <w:rsid w:val="001E6173"/>
    <w:rsid w:val="001F3147"/>
    <w:rsid w:val="001F732F"/>
    <w:rsid w:val="00200134"/>
    <w:rsid w:val="00200CD4"/>
    <w:rsid w:val="00201B99"/>
    <w:rsid w:val="0020436D"/>
    <w:rsid w:val="00207017"/>
    <w:rsid w:val="00210595"/>
    <w:rsid w:val="0021410E"/>
    <w:rsid w:val="00223D55"/>
    <w:rsid w:val="00223F4B"/>
    <w:rsid w:val="00227ECC"/>
    <w:rsid w:val="00247FA0"/>
    <w:rsid w:val="00263C0E"/>
    <w:rsid w:val="00266D2A"/>
    <w:rsid w:val="0027587E"/>
    <w:rsid w:val="00281258"/>
    <w:rsid w:val="00282A47"/>
    <w:rsid w:val="00284782"/>
    <w:rsid w:val="00292818"/>
    <w:rsid w:val="002957CD"/>
    <w:rsid w:val="002A0AE3"/>
    <w:rsid w:val="002A4C99"/>
    <w:rsid w:val="002B142D"/>
    <w:rsid w:val="002C541D"/>
    <w:rsid w:val="002C5CA7"/>
    <w:rsid w:val="002C7464"/>
    <w:rsid w:val="002C7E38"/>
    <w:rsid w:val="002D38B2"/>
    <w:rsid w:val="002E2463"/>
    <w:rsid w:val="002E3F6E"/>
    <w:rsid w:val="002F43CF"/>
    <w:rsid w:val="002F4FDD"/>
    <w:rsid w:val="002F5881"/>
    <w:rsid w:val="00301B15"/>
    <w:rsid w:val="0030649A"/>
    <w:rsid w:val="00306BE8"/>
    <w:rsid w:val="003075FF"/>
    <w:rsid w:val="00313F37"/>
    <w:rsid w:val="003173FB"/>
    <w:rsid w:val="00322A9E"/>
    <w:rsid w:val="00325546"/>
    <w:rsid w:val="00326D87"/>
    <w:rsid w:val="00327E65"/>
    <w:rsid w:val="003418FD"/>
    <w:rsid w:val="00342EA6"/>
    <w:rsid w:val="00343062"/>
    <w:rsid w:val="00350D42"/>
    <w:rsid w:val="00353B52"/>
    <w:rsid w:val="00365ACA"/>
    <w:rsid w:val="00373B58"/>
    <w:rsid w:val="00377839"/>
    <w:rsid w:val="003867C0"/>
    <w:rsid w:val="00396471"/>
    <w:rsid w:val="003B1BF8"/>
    <w:rsid w:val="003B2F09"/>
    <w:rsid w:val="003B75F7"/>
    <w:rsid w:val="003B7B40"/>
    <w:rsid w:val="003C5800"/>
    <w:rsid w:val="003C6169"/>
    <w:rsid w:val="003D71EF"/>
    <w:rsid w:val="003D77EE"/>
    <w:rsid w:val="003E100C"/>
    <w:rsid w:val="00407956"/>
    <w:rsid w:val="00414505"/>
    <w:rsid w:val="00415128"/>
    <w:rsid w:val="00415D96"/>
    <w:rsid w:val="004166A1"/>
    <w:rsid w:val="00416A8C"/>
    <w:rsid w:val="00422AE7"/>
    <w:rsid w:val="00424076"/>
    <w:rsid w:val="004240CB"/>
    <w:rsid w:val="004303C6"/>
    <w:rsid w:val="00432FE5"/>
    <w:rsid w:val="004355FA"/>
    <w:rsid w:val="0044781F"/>
    <w:rsid w:val="004573DE"/>
    <w:rsid w:val="004576D4"/>
    <w:rsid w:val="00461BC4"/>
    <w:rsid w:val="00467254"/>
    <w:rsid w:val="00470B6E"/>
    <w:rsid w:val="0047233E"/>
    <w:rsid w:val="00475F69"/>
    <w:rsid w:val="0048506C"/>
    <w:rsid w:val="00490590"/>
    <w:rsid w:val="00491B60"/>
    <w:rsid w:val="00495132"/>
    <w:rsid w:val="00495BFA"/>
    <w:rsid w:val="004973B1"/>
    <w:rsid w:val="004A1033"/>
    <w:rsid w:val="004B011C"/>
    <w:rsid w:val="004B63A3"/>
    <w:rsid w:val="004C127C"/>
    <w:rsid w:val="004C2DF2"/>
    <w:rsid w:val="004D01CE"/>
    <w:rsid w:val="004D0A59"/>
    <w:rsid w:val="004D451E"/>
    <w:rsid w:val="004D76C0"/>
    <w:rsid w:val="004E1818"/>
    <w:rsid w:val="004E215B"/>
    <w:rsid w:val="004E2FC8"/>
    <w:rsid w:val="004E5AF4"/>
    <w:rsid w:val="004F302B"/>
    <w:rsid w:val="004F4BEA"/>
    <w:rsid w:val="00504374"/>
    <w:rsid w:val="00504E35"/>
    <w:rsid w:val="00517E03"/>
    <w:rsid w:val="00521B30"/>
    <w:rsid w:val="0052521D"/>
    <w:rsid w:val="0053263C"/>
    <w:rsid w:val="005413D9"/>
    <w:rsid w:val="005429A8"/>
    <w:rsid w:val="00543C93"/>
    <w:rsid w:val="00545FCF"/>
    <w:rsid w:val="00551179"/>
    <w:rsid w:val="0055298A"/>
    <w:rsid w:val="00556590"/>
    <w:rsid w:val="00556B34"/>
    <w:rsid w:val="005627DE"/>
    <w:rsid w:val="00562CF5"/>
    <w:rsid w:val="00563310"/>
    <w:rsid w:val="00564178"/>
    <w:rsid w:val="00564BB1"/>
    <w:rsid w:val="005661AA"/>
    <w:rsid w:val="005664F3"/>
    <w:rsid w:val="00576D80"/>
    <w:rsid w:val="00581353"/>
    <w:rsid w:val="0058247A"/>
    <w:rsid w:val="00590A10"/>
    <w:rsid w:val="005A50D8"/>
    <w:rsid w:val="005B1AAA"/>
    <w:rsid w:val="005C6D70"/>
    <w:rsid w:val="005C7CF6"/>
    <w:rsid w:val="005D3D84"/>
    <w:rsid w:val="005D55FF"/>
    <w:rsid w:val="005E0225"/>
    <w:rsid w:val="005E068D"/>
    <w:rsid w:val="005E1127"/>
    <w:rsid w:val="005E2C93"/>
    <w:rsid w:val="005E4FFE"/>
    <w:rsid w:val="005E5522"/>
    <w:rsid w:val="005F37D4"/>
    <w:rsid w:val="005F5DE8"/>
    <w:rsid w:val="00600F3A"/>
    <w:rsid w:val="006076EB"/>
    <w:rsid w:val="0060779A"/>
    <w:rsid w:val="006175D8"/>
    <w:rsid w:val="00620798"/>
    <w:rsid w:val="00622019"/>
    <w:rsid w:val="00623150"/>
    <w:rsid w:val="00626B5B"/>
    <w:rsid w:val="006344A4"/>
    <w:rsid w:val="006350BE"/>
    <w:rsid w:val="006364D8"/>
    <w:rsid w:val="00640B33"/>
    <w:rsid w:val="006449D3"/>
    <w:rsid w:val="00646C8C"/>
    <w:rsid w:val="00646F6B"/>
    <w:rsid w:val="00647197"/>
    <w:rsid w:val="006473D1"/>
    <w:rsid w:val="00652C90"/>
    <w:rsid w:val="00655544"/>
    <w:rsid w:val="00663E3F"/>
    <w:rsid w:val="0066499D"/>
    <w:rsid w:val="006701C9"/>
    <w:rsid w:val="006726F0"/>
    <w:rsid w:val="00684865"/>
    <w:rsid w:val="00685CE0"/>
    <w:rsid w:val="00690382"/>
    <w:rsid w:val="0069118A"/>
    <w:rsid w:val="006A6A83"/>
    <w:rsid w:val="006A7252"/>
    <w:rsid w:val="006A7774"/>
    <w:rsid w:val="006A7EAB"/>
    <w:rsid w:val="006B0D3A"/>
    <w:rsid w:val="006B2F1F"/>
    <w:rsid w:val="006B34CD"/>
    <w:rsid w:val="006B44AB"/>
    <w:rsid w:val="006B528E"/>
    <w:rsid w:val="006B6AB3"/>
    <w:rsid w:val="006B717F"/>
    <w:rsid w:val="006C2B3E"/>
    <w:rsid w:val="006D0055"/>
    <w:rsid w:val="006D180F"/>
    <w:rsid w:val="006D1930"/>
    <w:rsid w:val="006D1F7A"/>
    <w:rsid w:val="006D5355"/>
    <w:rsid w:val="006D7EB2"/>
    <w:rsid w:val="006E5C84"/>
    <w:rsid w:val="006F3F19"/>
    <w:rsid w:val="006F7B6A"/>
    <w:rsid w:val="00700D65"/>
    <w:rsid w:val="00704EAC"/>
    <w:rsid w:val="00715D47"/>
    <w:rsid w:val="007166F7"/>
    <w:rsid w:val="0072398C"/>
    <w:rsid w:val="007326E5"/>
    <w:rsid w:val="0073730C"/>
    <w:rsid w:val="007379D5"/>
    <w:rsid w:val="00744918"/>
    <w:rsid w:val="00745AA7"/>
    <w:rsid w:val="00750005"/>
    <w:rsid w:val="0075238A"/>
    <w:rsid w:val="00754247"/>
    <w:rsid w:val="007548ED"/>
    <w:rsid w:val="0075606D"/>
    <w:rsid w:val="00757B64"/>
    <w:rsid w:val="00764D4C"/>
    <w:rsid w:val="00764D88"/>
    <w:rsid w:val="007702BB"/>
    <w:rsid w:val="00770943"/>
    <w:rsid w:val="00770B42"/>
    <w:rsid w:val="007717CE"/>
    <w:rsid w:val="007802DD"/>
    <w:rsid w:val="00781894"/>
    <w:rsid w:val="007820CA"/>
    <w:rsid w:val="00791CE2"/>
    <w:rsid w:val="0079442B"/>
    <w:rsid w:val="007951E0"/>
    <w:rsid w:val="007A2C57"/>
    <w:rsid w:val="007B3ABF"/>
    <w:rsid w:val="007B441E"/>
    <w:rsid w:val="007C140F"/>
    <w:rsid w:val="007C18C9"/>
    <w:rsid w:val="007D51BC"/>
    <w:rsid w:val="007D5827"/>
    <w:rsid w:val="007E10C5"/>
    <w:rsid w:val="007E258D"/>
    <w:rsid w:val="007E4B76"/>
    <w:rsid w:val="007E6024"/>
    <w:rsid w:val="007E642B"/>
    <w:rsid w:val="007E6CAE"/>
    <w:rsid w:val="007F2022"/>
    <w:rsid w:val="007F41AE"/>
    <w:rsid w:val="007F4D2B"/>
    <w:rsid w:val="00800DCF"/>
    <w:rsid w:val="008047C8"/>
    <w:rsid w:val="00805166"/>
    <w:rsid w:val="00807A97"/>
    <w:rsid w:val="00813010"/>
    <w:rsid w:val="00814C96"/>
    <w:rsid w:val="008163BD"/>
    <w:rsid w:val="00817F02"/>
    <w:rsid w:val="00824364"/>
    <w:rsid w:val="008250FE"/>
    <w:rsid w:val="00826A5C"/>
    <w:rsid w:val="0083557A"/>
    <w:rsid w:val="00841385"/>
    <w:rsid w:val="008446BD"/>
    <w:rsid w:val="0085218F"/>
    <w:rsid w:val="00852DFF"/>
    <w:rsid w:val="008629E2"/>
    <w:rsid w:val="00863164"/>
    <w:rsid w:val="008670C3"/>
    <w:rsid w:val="008674EE"/>
    <w:rsid w:val="008763CE"/>
    <w:rsid w:val="00885EE3"/>
    <w:rsid w:val="00890DDA"/>
    <w:rsid w:val="0089286F"/>
    <w:rsid w:val="00893FAF"/>
    <w:rsid w:val="00897B21"/>
    <w:rsid w:val="008A0BBB"/>
    <w:rsid w:val="008A1952"/>
    <w:rsid w:val="008A1AF5"/>
    <w:rsid w:val="008A1C18"/>
    <w:rsid w:val="008A287D"/>
    <w:rsid w:val="008A6409"/>
    <w:rsid w:val="008A7F2C"/>
    <w:rsid w:val="008B7B9A"/>
    <w:rsid w:val="008C7282"/>
    <w:rsid w:val="008D1ECE"/>
    <w:rsid w:val="008F0D93"/>
    <w:rsid w:val="008F7422"/>
    <w:rsid w:val="00900AE2"/>
    <w:rsid w:val="00901E8D"/>
    <w:rsid w:val="00903D94"/>
    <w:rsid w:val="009042DA"/>
    <w:rsid w:val="009062F7"/>
    <w:rsid w:val="0090783D"/>
    <w:rsid w:val="00912FFE"/>
    <w:rsid w:val="00916BA1"/>
    <w:rsid w:val="00927668"/>
    <w:rsid w:val="0093461E"/>
    <w:rsid w:val="0094639B"/>
    <w:rsid w:val="00951CA5"/>
    <w:rsid w:val="009571B2"/>
    <w:rsid w:val="0097244C"/>
    <w:rsid w:val="00986F3A"/>
    <w:rsid w:val="00987ED4"/>
    <w:rsid w:val="00992269"/>
    <w:rsid w:val="00993816"/>
    <w:rsid w:val="00993B0F"/>
    <w:rsid w:val="009A3D00"/>
    <w:rsid w:val="009A72B8"/>
    <w:rsid w:val="009B215F"/>
    <w:rsid w:val="009B3A66"/>
    <w:rsid w:val="009B5CB2"/>
    <w:rsid w:val="009C2739"/>
    <w:rsid w:val="009C29FE"/>
    <w:rsid w:val="009C4734"/>
    <w:rsid w:val="009C5BA6"/>
    <w:rsid w:val="009D37EE"/>
    <w:rsid w:val="009D4F85"/>
    <w:rsid w:val="009D5958"/>
    <w:rsid w:val="009D5CA3"/>
    <w:rsid w:val="009D7230"/>
    <w:rsid w:val="009E014E"/>
    <w:rsid w:val="009E1A61"/>
    <w:rsid w:val="009F4422"/>
    <w:rsid w:val="009F6B2D"/>
    <w:rsid w:val="00A029EB"/>
    <w:rsid w:val="00A07721"/>
    <w:rsid w:val="00A11486"/>
    <w:rsid w:val="00A1244A"/>
    <w:rsid w:val="00A21F36"/>
    <w:rsid w:val="00A247D6"/>
    <w:rsid w:val="00A265A6"/>
    <w:rsid w:val="00A267BC"/>
    <w:rsid w:val="00A35C8D"/>
    <w:rsid w:val="00A43B5A"/>
    <w:rsid w:val="00A4657D"/>
    <w:rsid w:val="00A50393"/>
    <w:rsid w:val="00A554E4"/>
    <w:rsid w:val="00A56CB6"/>
    <w:rsid w:val="00A665A8"/>
    <w:rsid w:val="00A67653"/>
    <w:rsid w:val="00A70502"/>
    <w:rsid w:val="00A70C5E"/>
    <w:rsid w:val="00A75D40"/>
    <w:rsid w:val="00A7639C"/>
    <w:rsid w:val="00A8097A"/>
    <w:rsid w:val="00A95A1C"/>
    <w:rsid w:val="00AA24E5"/>
    <w:rsid w:val="00AA44A8"/>
    <w:rsid w:val="00AA5F8F"/>
    <w:rsid w:val="00AB6E13"/>
    <w:rsid w:val="00AB7DA5"/>
    <w:rsid w:val="00AC2311"/>
    <w:rsid w:val="00AD11E2"/>
    <w:rsid w:val="00AD371C"/>
    <w:rsid w:val="00AD4B71"/>
    <w:rsid w:val="00AD66E8"/>
    <w:rsid w:val="00AE3D03"/>
    <w:rsid w:val="00AE40EF"/>
    <w:rsid w:val="00AF0254"/>
    <w:rsid w:val="00AF5F6E"/>
    <w:rsid w:val="00B037E9"/>
    <w:rsid w:val="00B07400"/>
    <w:rsid w:val="00B14C33"/>
    <w:rsid w:val="00B159D6"/>
    <w:rsid w:val="00B222C9"/>
    <w:rsid w:val="00B229F7"/>
    <w:rsid w:val="00B31537"/>
    <w:rsid w:val="00B33876"/>
    <w:rsid w:val="00B41F29"/>
    <w:rsid w:val="00B42734"/>
    <w:rsid w:val="00B43EA0"/>
    <w:rsid w:val="00B54A35"/>
    <w:rsid w:val="00B560E2"/>
    <w:rsid w:val="00B609DE"/>
    <w:rsid w:val="00B62026"/>
    <w:rsid w:val="00B6552F"/>
    <w:rsid w:val="00B70947"/>
    <w:rsid w:val="00B710E1"/>
    <w:rsid w:val="00B72ECB"/>
    <w:rsid w:val="00B731A2"/>
    <w:rsid w:val="00B76333"/>
    <w:rsid w:val="00B834F3"/>
    <w:rsid w:val="00B83BA5"/>
    <w:rsid w:val="00B844E1"/>
    <w:rsid w:val="00B87D00"/>
    <w:rsid w:val="00B9371C"/>
    <w:rsid w:val="00B9610A"/>
    <w:rsid w:val="00B97203"/>
    <w:rsid w:val="00BA0C0D"/>
    <w:rsid w:val="00BA0CA3"/>
    <w:rsid w:val="00BB53A2"/>
    <w:rsid w:val="00BC1120"/>
    <w:rsid w:val="00BC4C28"/>
    <w:rsid w:val="00BD360E"/>
    <w:rsid w:val="00BD55AD"/>
    <w:rsid w:val="00BE1B40"/>
    <w:rsid w:val="00BE1D17"/>
    <w:rsid w:val="00BE29FA"/>
    <w:rsid w:val="00BF35A2"/>
    <w:rsid w:val="00BF67DD"/>
    <w:rsid w:val="00BF7B0B"/>
    <w:rsid w:val="00BF7BFE"/>
    <w:rsid w:val="00C00A11"/>
    <w:rsid w:val="00C00C8D"/>
    <w:rsid w:val="00C04A8E"/>
    <w:rsid w:val="00C1093A"/>
    <w:rsid w:val="00C14126"/>
    <w:rsid w:val="00C23127"/>
    <w:rsid w:val="00C240AB"/>
    <w:rsid w:val="00C247A8"/>
    <w:rsid w:val="00C24EE2"/>
    <w:rsid w:val="00C33B40"/>
    <w:rsid w:val="00C4041B"/>
    <w:rsid w:val="00C4077F"/>
    <w:rsid w:val="00C40F05"/>
    <w:rsid w:val="00C41253"/>
    <w:rsid w:val="00C451A6"/>
    <w:rsid w:val="00C51F64"/>
    <w:rsid w:val="00C52F39"/>
    <w:rsid w:val="00C54C7E"/>
    <w:rsid w:val="00C60937"/>
    <w:rsid w:val="00C66A3D"/>
    <w:rsid w:val="00C70C35"/>
    <w:rsid w:val="00C74CC4"/>
    <w:rsid w:val="00C757EC"/>
    <w:rsid w:val="00C76354"/>
    <w:rsid w:val="00C76A79"/>
    <w:rsid w:val="00C878D0"/>
    <w:rsid w:val="00C932F8"/>
    <w:rsid w:val="00C9547C"/>
    <w:rsid w:val="00CA4F4D"/>
    <w:rsid w:val="00CA5363"/>
    <w:rsid w:val="00CA5A30"/>
    <w:rsid w:val="00CB1DA3"/>
    <w:rsid w:val="00CB7DD5"/>
    <w:rsid w:val="00CC0363"/>
    <w:rsid w:val="00CD2308"/>
    <w:rsid w:val="00CE0986"/>
    <w:rsid w:val="00CE4490"/>
    <w:rsid w:val="00CE4D7A"/>
    <w:rsid w:val="00CE6E3F"/>
    <w:rsid w:val="00CF3DAD"/>
    <w:rsid w:val="00D0196D"/>
    <w:rsid w:val="00D0375C"/>
    <w:rsid w:val="00D14B16"/>
    <w:rsid w:val="00D17003"/>
    <w:rsid w:val="00D21FA7"/>
    <w:rsid w:val="00D23B43"/>
    <w:rsid w:val="00D23E2D"/>
    <w:rsid w:val="00D32DAE"/>
    <w:rsid w:val="00D3365C"/>
    <w:rsid w:val="00D353E9"/>
    <w:rsid w:val="00D53668"/>
    <w:rsid w:val="00D57327"/>
    <w:rsid w:val="00D65E5F"/>
    <w:rsid w:val="00D73E72"/>
    <w:rsid w:val="00D75FE3"/>
    <w:rsid w:val="00D76688"/>
    <w:rsid w:val="00D80B18"/>
    <w:rsid w:val="00D919AA"/>
    <w:rsid w:val="00D956F7"/>
    <w:rsid w:val="00D9710C"/>
    <w:rsid w:val="00D972D4"/>
    <w:rsid w:val="00DA0B6B"/>
    <w:rsid w:val="00DA0D6A"/>
    <w:rsid w:val="00DA4125"/>
    <w:rsid w:val="00DA4667"/>
    <w:rsid w:val="00DA7844"/>
    <w:rsid w:val="00DB0E13"/>
    <w:rsid w:val="00DB2480"/>
    <w:rsid w:val="00DB386A"/>
    <w:rsid w:val="00DC050E"/>
    <w:rsid w:val="00DC0DA6"/>
    <w:rsid w:val="00DC35BA"/>
    <w:rsid w:val="00DC4AC6"/>
    <w:rsid w:val="00DD3A20"/>
    <w:rsid w:val="00DD6300"/>
    <w:rsid w:val="00DE1882"/>
    <w:rsid w:val="00DE5A63"/>
    <w:rsid w:val="00DE71B6"/>
    <w:rsid w:val="00DE7C88"/>
    <w:rsid w:val="00DF24C6"/>
    <w:rsid w:val="00E02C13"/>
    <w:rsid w:val="00E03C27"/>
    <w:rsid w:val="00E05FB3"/>
    <w:rsid w:val="00E07632"/>
    <w:rsid w:val="00E077DF"/>
    <w:rsid w:val="00E10308"/>
    <w:rsid w:val="00E123C4"/>
    <w:rsid w:val="00E14436"/>
    <w:rsid w:val="00E145F2"/>
    <w:rsid w:val="00E14788"/>
    <w:rsid w:val="00E15CC5"/>
    <w:rsid w:val="00E17246"/>
    <w:rsid w:val="00E250D3"/>
    <w:rsid w:val="00E33B1D"/>
    <w:rsid w:val="00E370CC"/>
    <w:rsid w:val="00E41D54"/>
    <w:rsid w:val="00E45318"/>
    <w:rsid w:val="00E45587"/>
    <w:rsid w:val="00E50E67"/>
    <w:rsid w:val="00E520FF"/>
    <w:rsid w:val="00E5268E"/>
    <w:rsid w:val="00E60E89"/>
    <w:rsid w:val="00E665E2"/>
    <w:rsid w:val="00E723FF"/>
    <w:rsid w:val="00E73AF5"/>
    <w:rsid w:val="00E75969"/>
    <w:rsid w:val="00E80274"/>
    <w:rsid w:val="00E83F70"/>
    <w:rsid w:val="00E952EB"/>
    <w:rsid w:val="00E958E8"/>
    <w:rsid w:val="00EA5E33"/>
    <w:rsid w:val="00EB2928"/>
    <w:rsid w:val="00EB2A48"/>
    <w:rsid w:val="00EB3FD7"/>
    <w:rsid w:val="00EC5215"/>
    <w:rsid w:val="00EC5FF0"/>
    <w:rsid w:val="00ED0BCC"/>
    <w:rsid w:val="00ED2C74"/>
    <w:rsid w:val="00ED73E2"/>
    <w:rsid w:val="00EE137C"/>
    <w:rsid w:val="00EE3EAF"/>
    <w:rsid w:val="00EF781E"/>
    <w:rsid w:val="00F018F1"/>
    <w:rsid w:val="00F03002"/>
    <w:rsid w:val="00F055A7"/>
    <w:rsid w:val="00F057AF"/>
    <w:rsid w:val="00F10A06"/>
    <w:rsid w:val="00F20BB4"/>
    <w:rsid w:val="00F234DB"/>
    <w:rsid w:val="00F32A19"/>
    <w:rsid w:val="00F37AC0"/>
    <w:rsid w:val="00F41B22"/>
    <w:rsid w:val="00F4265A"/>
    <w:rsid w:val="00F43019"/>
    <w:rsid w:val="00F454DE"/>
    <w:rsid w:val="00F47145"/>
    <w:rsid w:val="00F50C79"/>
    <w:rsid w:val="00F52F18"/>
    <w:rsid w:val="00F5422C"/>
    <w:rsid w:val="00F550D6"/>
    <w:rsid w:val="00F56D5E"/>
    <w:rsid w:val="00F624CD"/>
    <w:rsid w:val="00F7213F"/>
    <w:rsid w:val="00F77F3A"/>
    <w:rsid w:val="00F8042A"/>
    <w:rsid w:val="00F8133E"/>
    <w:rsid w:val="00F85277"/>
    <w:rsid w:val="00F93DFF"/>
    <w:rsid w:val="00F95F46"/>
    <w:rsid w:val="00FA7572"/>
    <w:rsid w:val="00FA7D2A"/>
    <w:rsid w:val="00FB0944"/>
    <w:rsid w:val="00FB727F"/>
    <w:rsid w:val="00FC4B0D"/>
    <w:rsid w:val="00FC4C5A"/>
    <w:rsid w:val="00FC7CB5"/>
    <w:rsid w:val="00FD29EB"/>
    <w:rsid w:val="00FD6280"/>
    <w:rsid w:val="00FE0BAF"/>
    <w:rsid w:val="00FE51A5"/>
    <w:rsid w:val="00FF0DFB"/>
    <w:rsid w:val="00FF37CE"/>
    <w:rsid w:val="00FF54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7FEF763"/>
  <w15:chartTrackingRefBased/>
  <w15:docId w15:val="{3ED9E1AD-F2DB-0F46-BA52-0861AF1F16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id-ID" w:eastAsia="id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4436"/>
    <w:pPr>
      <w:spacing w:after="200" w:line="276" w:lineRule="auto"/>
    </w:pPr>
    <w:rPr>
      <w:sz w:val="22"/>
      <w:szCs w:val="22"/>
      <w:lang w:eastAsia="en-US"/>
    </w:rPr>
  </w:style>
  <w:style w:type="paragraph" w:styleId="Judul1">
    <w:name w:val="heading 1"/>
    <w:basedOn w:val="Normal"/>
    <w:next w:val="Normal"/>
    <w:link w:val="Judul1KAR"/>
    <w:uiPriority w:val="9"/>
    <w:qFormat/>
    <w:rsid w:val="00A70502"/>
    <w:pPr>
      <w:keepNext/>
      <w:keepLines/>
      <w:numPr>
        <w:numId w:val="16"/>
      </w:numPr>
      <w:spacing w:before="480" w:after="0" w:line="240" w:lineRule="auto"/>
      <w:outlineLvl w:val="0"/>
    </w:pPr>
    <w:rPr>
      <w:rFonts w:ascii="Cambria" w:eastAsia="Times New Roman" w:hAnsi="Cambria"/>
      <w:b/>
      <w:bCs/>
      <w:color w:val="365F91"/>
      <w:sz w:val="28"/>
      <w:szCs w:val="28"/>
      <w:lang w:val="en-US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A70502"/>
    <w:pPr>
      <w:keepNext/>
      <w:keepLines/>
      <w:numPr>
        <w:ilvl w:val="1"/>
        <w:numId w:val="16"/>
      </w:numPr>
      <w:spacing w:before="200" w:after="0" w:line="240" w:lineRule="auto"/>
      <w:outlineLvl w:val="1"/>
    </w:pPr>
    <w:rPr>
      <w:rFonts w:ascii="Cambria" w:eastAsia="Times New Roman" w:hAnsi="Cambria"/>
      <w:b/>
      <w:bCs/>
      <w:color w:val="4F81BD"/>
      <w:sz w:val="26"/>
      <w:szCs w:val="26"/>
      <w:lang w:val="en-US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A70502"/>
    <w:pPr>
      <w:keepNext/>
      <w:keepLines/>
      <w:numPr>
        <w:ilvl w:val="2"/>
        <w:numId w:val="16"/>
      </w:numPr>
      <w:spacing w:before="200" w:after="0" w:line="240" w:lineRule="auto"/>
      <w:outlineLvl w:val="2"/>
    </w:pPr>
    <w:rPr>
      <w:rFonts w:ascii="Cambria" w:eastAsia="Times New Roman" w:hAnsi="Cambria"/>
      <w:b/>
      <w:bCs/>
      <w:color w:val="4F81BD"/>
      <w:sz w:val="20"/>
      <w:szCs w:val="20"/>
      <w:lang w:val="en-US"/>
    </w:rPr>
  </w:style>
  <w:style w:type="paragraph" w:styleId="Judul4">
    <w:name w:val="heading 4"/>
    <w:basedOn w:val="Normal"/>
    <w:next w:val="Normal"/>
    <w:link w:val="Judul4KAR"/>
    <w:uiPriority w:val="9"/>
    <w:semiHidden/>
    <w:unhideWhenUsed/>
    <w:qFormat/>
    <w:rsid w:val="00A70502"/>
    <w:pPr>
      <w:keepNext/>
      <w:keepLines/>
      <w:numPr>
        <w:ilvl w:val="3"/>
        <w:numId w:val="16"/>
      </w:numPr>
      <w:spacing w:before="200" w:after="0" w:line="240" w:lineRule="auto"/>
      <w:outlineLvl w:val="3"/>
    </w:pPr>
    <w:rPr>
      <w:rFonts w:ascii="Cambria" w:eastAsia="Times New Roman" w:hAnsi="Cambria"/>
      <w:b/>
      <w:bCs/>
      <w:i/>
      <w:iCs/>
      <w:color w:val="4F81BD"/>
      <w:sz w:val="20"/>
      <w:szCs w:val="20"/>
      <w:lang w:val="en-US"/>
    </w:rPr>
  </w:style>
  <w:style w:type="paragraph" w:styleId="Judul5">
    <w:name w:val="heading 5"/>
    <w:basedOn w:val="Normal"/>
    <w:next w:val="Normal"/>
    <w:link w:val="Judul5KAR"/>
    <w:uiPriority w:val="9"/>
    <w:semiHidden/>
    <w:unhideWhenUsed/>
    <w:qFormat/>
    <w:rsid w:val="00A70502"/>
    <w:pPr>
      <w:keepNext/>
      <w:keepLines/>
      <w:numPr>
        <w:ilvl w:val="4"/>
        <w:numId w:val="16"/>
      </w:numPr>
      <w:spacing w:before="200" w:after="0" w:line="240" w:lineRule="auto"/>
      <w:outlineLvl w:val="4"/>
    </w:pPr>
    <w:rPr>
      <w:rFonts w:ascii="Cambria" w:eastAsia="Times New Roman" w:hAnsi="Cambria"/>
      <w:color w:val="243F60"/>
      <w:sz w:val="20"/>
      <w:szCs w:val="20"/>
      <w:lang w:val="en-US"/>
    </w:rPr>
  </w:style>
  <w:style w:type="paragraph" w:styleId="Judul6">
    <w:name w:val="heading 6"/>
    <w:basedOn w:val="Normal"/>
    <w:next w:val="Normal"/>
    <w:link w:val="Judul6KAR"/>
    <w:uiPriority w:val="9"/>
    <w:semiHidden/>
    <w:unhideWhenUsed/>
    <w:qFormat/>
    <w:rsid w:val="00A70502"/>
    <w:pPr>
      <w:keepNext/>
      <w:keepLines/>
      <w:numPr>
        <w:ilvl w:val="5"/>
        <w:numId w:val="16"/>
      </w:numPr>
      <w:spacing w:before="200" w:after="0" w:line="240" w:lineRule="auto"/>
      <w:outlineLvl w:val="5"/>
    </w:pPr>
    <w:rPr>
      <w:rFonts w:ascii="Cambria" w:eastAsia="Times New Roman" w:hAnsi="Cambria"/>
      <w:i/>
      <w:iCs/>
      <w:color w:val="243F60"/>
      <w:sz w:val="20"/>
      <w:szCs w:val="20"/>
      <w:lang w:val="en-US"/>
    </w:rPr>
  </w:style>
  <w:style w:type="paragraph" w:styleId="Judul7">
    <w:name w:val="heading 7"/>
    <w:basedOn w:val="Normal"/>
    <w:next w:val="Normal"/>
    <w:link w:val="Judul7KAR"/>
    <w:uiPriority w:val="9"/>
    <w:semiHidden/>
    <w:unhideWhenUsed/>
    <w:qFormat/>
    <w:rsid w:val="00A70502"/>
    <w:pPr>
      <w:keepNext/>
      <w:keepLines/>
      <w:numPr>
        <w:ilvl w:val="6"/>
        <w:numId w:val="16"/>
      </w:numPr>
      <w:spacing w:before="200" w:after="0" w:line="240" w:lineRule="auto"/>
      <w:outlineLvl w:val="6"/>
    </w:pPr>
    <w:rPr>
      <w:rFonts w:ascii="Cambria" w:eastAsia="Times New Roman" w:hAnsi="Cambria"/>
      <w:i/>
      <w:iCs/>
      <w:color w:val="404040"/>
      <w:sz w:val="20"/>
      <w:szCs w:val="20"/>
      <w:lang w:val="en-US"/>
    </w:rPr>
  </w:style>
  <w:style w:type="paragraph" w:styleId="Judul8">
    <w:name w:val="heading 8"/>
    <w:basedOn w:val="Normal"/>
    <w:next w:val="Normal"/>
    <w:link w:val="Judul8KAR"/>
    <w:uiPriority w:val="9"/>
    <w:semiHidden/>
    <w:unhideWhenUsed/>
    <w:qFormat/>
    <w:rsid w:val="00A70502"/>
    <w:pPr>
      <w:keepNext/>
      <w:keepLines/>
      <w:numPr>
        <w:ilvl w:val="7"/>
        <w:numId w:val="16"/>
      </w:numPr>
      <w:spacing w:before="200" w:after="0" w:line="240" w:lineRule="auto"/>
      <w:outlineLvl w:val="7"/>
    </w:pPr>
    <w:rPr>
      <w:rFonts w:ascii="Cambria" w:eastAsia="Times New Roman" w:hAnsi="Cambria"/>
      <w:color w:val="404040"/>
      <w:sz w:val="20"/>
      <w:szCs w:val="20"/>
      <w:lang w:val="en-US"/>
    </w:rPr>
  </w:style>
  <w:style w:type="paragraph" w:styleId="Judul9">
    <w:name w:val="heading 9"/>
    <w:basedOn w:val="Normal"/>
    <w:next w:val="Normal"/>
    <w:link w:val="Judul9KAR"/>
    <w:uiPriority w:val="9"/>
    <w:semiHidden/>
    <w:unhideWhenUsed/>
    <w:qFormat/>
    <w:rsid w:val="00A70502"/>
    <w:pPr>
      <w:keepNext/>
      <w:keepLines/>
      <w:numPr>
        <w:ilvl w:val="8"/>
        <w:numId w:val="16"/>
      </w:numPr>
      <w:spacing w:before="200" w:after="0" w:line="240" w:lineRule="auto"/>
      <w:outlineLvl w:val="8"/>
    </w:pPr>
    <w:rPr>
      <w:rFonts w:ascii="Cambria" w:eastAsia="Times New Roman" w:hAnsi="Cambria"/>
      <w:i/>
      <w:iCs/>
      <w:color w:val="404040"/>
      <w:sz w:val="20"/>
      <w:szCs w:val="20"/>
      <w:lang w:val="en-US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numbering" w:customStyle="1" w:styleId="Style2">
    <w:name w:val="Style2"/>
    <w:uiPriority w:val="99"/>
    <w:rsid w:val="00CE4D7A"/>
    <w:pPr>
      <w:numPr>
        <w:numId w:val="1"/>
      </w:numPr>
    </w:pPr>
  </w:style>
  <w:style w:type="paragraph" w:styleId="DaftarParagraf">
    <w:name w:val="List Paragraph"/>
    <w:aliases w:val="Body of text,List Paragraph1,skripsi,spasi 2 taiiii,Body Text Char1,Char Char2,List Paragraph2,sub de titre 4,ANNEX,TABEL,kepala,Colorful List - Accent 11,Body of text+1,Body of text+2,Body of text+3,List Paragraph11,First Level Outline"/>
    <w:basedOn w:val="Normal"/>
    <w:link w:val="DaftarParagrafKAR"/>
    <w:uiPriority w:val="99"/>
    <w:qFormat/>
    <w:rsid w:val="00E14436"/>
    <w:pPr>
      <w:ind w:left="720"/>
      <w:contextualSpacing/>
    </w:pPr>
  </w:style>
  <w:style w:type="paragraph" w:styleId="IndenTeksIsi">
    <w:name w:val="Body Text Indent"/>
    <w:basedOn w:val="Normal"/>
    <w:link w:val="IndenTeksIsiKAR"/>
    <w:uiPriority w:val="99"/>
    <w:rsid w:val="00325546"/>
    <w:pPr>
      <w:spacing w:after="0" w:line="480" w:lineRule="auto"/>
      <w:ind w:left="360" w:firstLine="762"/>
      <w:jc w:val="both"/>
    </w:pPr>
    <w:rPr>
      <w:rFonts w:ascii="Times New Roman" w:eastAsia="Times New Roman" w:hAnsi="Times New Roman"/>
      <w:sz w:val="24"/>
      <w:szCs w:val="24"/>
      <w:lang w:val="x-none" w:eastAsia="x-none"/>
    </w:rPr>
  </w:style>
  <w:style w:type="character" w:customStyle="1" w:styleId="IndenTeksIsiKAR">
    <w:name w:val="Inden Teks Isi KAR"/>
    <w:link w:val="IndenTeksIsi"/>
    <w:uiPriority w:val="99"/>
    <w:rsid w:val="00325546"/>
    <w:rPr>
      <w:rFonts w:ascii="Times New Roman" w:eastAsia="Times New Roman" w:hAnsi="Times New Roman"/>
      <w:sz w:val="24"/>
      <w:szCs w:val="24"/>
      <w:lang w:val="x-none" w:eastAsia="x-none"/>
    </w:rPr>
  </w:style>
  <w:style w:type="character" w:customStyle="1" w:styleId="DaftarParagrafKAR">
    <w:name w:val="Daftar Paragraf KAR"/>
    <w:aliases w:val="Body of text KAR,List Paragraph1 KAR,skripsi KAR,spasi 2 taiiii KAR,Body Text Char1 KAR,Char Char2 KAR,List Paragraph2 KAR,sub de titre 4 KAR,ANNEX KAR,TABEL KAR,kepala KAR,Colorful List - Accent 11 KAR,Body of text+1 KAR"/>
    <w:link w:val="DaftarParagraf"/>
    <w:uiPriority w:val="99"/>
    <w:qFormat/>
    <w:locked/>
    <w:rsid w:val="00325546"/>
    <w:rPr>
      <w:sz w:val="22"/>
      <w:szCs w:val="22"/>
      <w:lang w:val="id-ID"/>
    </w:rPr>
  </w:style>
  <w:style w:type="paragraph" w:customStyle="1" w:styleId="Default">
    <w:name w:val="Default"/>
    <w:qFormat/>
    <w:rsid w:val="00AB6E13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val="en-US" w:eastAsia="en-US"/>
    </w:rPr>
  </w:style>
  <w:style w:type="character" w:customStyle="1" w:styleId="Judul1KAR">
    <w:name w:val="Judul 1 KAR"/>
    <w:link w:val="Judul1"/>
    <w:uiPriority w:val="9"/>
    <w:rsid w:val="00A70502"/>
    <w:rPr>
      <w:rFonts w:ascii="Cambria" w:eastAsia="Times New Roman" w:hAnsi="Cambria"/>
      <w:b/>
      <w:bCs/>
      <w:color w:val="365F91"/>
      <w:sz w:val="28"/>
      <w:szCs w:val="28"/>
    </w:rPr>
  </w:style>
  <w:style w:type="character" w:customStyle="1" w:styleId="Judul2KAR">
    <w:name w:val="Judul 2 KAR"/>
    <w:link w:val="Judul2"/>
    <w:uiPriority w:val="99"/>
    <w:rsid w:val="00A70502"/>
    <w:rPr>
      <w:rFonts w:ascii="Cambria" w:eastAsia="Times New Roman" w:hAnsi="Cambria"/>
      <w:b/>
      <w:bCs/>
      <w:color w:val="4F81BD"/>
      <w:sz w:val="26"/>
      <w:szCs w:val="26"/>
    </w:rPr>
  </w:style>
  <w:style w:type="character" w:customStyle="1" w:styleId="Judul3KAR">
    <w:name w:val="Judul 3 KAR"/>
    <w:link w:val="Judul3"/>
    <w:uiPriority w:val="9"/>
    <w:rsid w:val="00A70502"/>
    <w:rPr>
      <w:rFonts w:ascii="Cambria" w:eastAsia="Times New Roman" w:hAnsi="Cambria"/>
      <w:b/>
      <w:bCs/>
      <w:color w:val="4F81BD"/>
    </w:rPr>
  </w:style>
  <w:style w:type="character" w:customStyle="1" w:styleId="Judul4KAR">
    <w:name w:val="Judul 4 KAR"/>
    <w:link w:val="Judul4"/>
    <w:uiPriority w:val="9"/>
    <w:semiHidden/>
    <w:rsid w:val="00A70502"/>
    <w:rPr>
      <w:rFonts w:ascii="Cambria" w:eastAsia="Times New Roman" w:hAnsi="Cambria"/>
      <w:b/>
      <w:bCs/>
      <w:i/>
      <w:iCs/>
      <w:color w:val="4F81BD"/>
    </w:rPr>
  </w:style>
  <w:style w:type="character" w:customStyle="1" w:styleId="Judul5KAR">
    <w:name w:val="Judul 5 KAR"/>
    <w:link w:val="Judul5"/>
    <w:uiPriority w:val="9"/>
    <w:semiHidden/>
    <w:rsid w:val="00A70502"/>
    <w:rPr>
      <w:rFonts w:ascii="Cambria" w:eastAsia="Times New Roman" w:hAnsi="Cambria"/>
      <w:color w:val="243F60"/>
    </w:rPr>
  </w:style>
  <w:style w:type="character" w:customStyle="1" w:styleId="Judul6KAR">
    <w:name w:val="Judul 6 KAR"/>
    <w:link w:val="Judul6"/>
    <w:uiPriority w:val="9"/>
    <w:semiHidden/>
    <w:rsid w:val="00A70502"/>
    <w:rPr>
      <w:rFonts w:ascii="Cambria" w:eastAsia="Times New Roman" w:hAnsi="Cambria"/>
      <w:i/>
      <w:iCs/>
      <w:color w:val="243F60"/>
    </w:rPr>
  </w:style>
  <w:style w:type="character" w:customStyle="1" w:styleId="Judul7KAR">
    <w:name w:val="Judul 7 KAR"/>
    <w:link w:val="Judul7"/>
    <w:uiPriority w:val="9"/>
    <w:semiHidden/>
    <w:rsid w:val="00A70502"/>
    <w:rPr>
      <w:rFonts w:ascii="Cambria" w:eastAsia="Times New Roman" w:hAnsi="Cambria"/>
      <w:i/>
      <w:iCs/>
      <w:color w:val="404040"/>
    </w:rPr>
  </w:style>
  <w:style w:type="character" w:customStyle="1" w:styleId="Judul8KAR">
    <w:name w:val="Judul 8 KAR"/>
    <w:link w:val="Judul8"/>
    <w:uiPriority w:val="9"/>
    <w:semiHidden/>
    <w:rsid w:val="00A70502"/>
    <w:rPr>
      <w:rFonts w:ascii="Cambria" w:eastAsia="Times New Roman" w:hAnsi="Cambria"/>
      <w:color w:val="404040"/>
    </w:rPr>
  </w:style>
  <w:style w:type="character" w:customStyle="1" w:styleId="Judul9KAR">
    <w:name w:val="Judul 9 KAR"/>
    <w:link w:val="Judul9"/>
    <w:uiPriority w:val="9"/>
    <w:semiHidden/>
    <w:rsid w:val="00A70502"/>
    <w:rPr>
      <w:rFonts w:ascii="Cambria" w:eastAsia="Times New Roman" w:hAnsi="Cambria"/>
      <w:i/>
      <w:iCs/>
      <w:color w:val="404040"/>
    </w:rPr>
  </w:style>
  <w:style w:type="paragraph" w:styleId="IndenTeksIsi3">
    <w:name w:val="Body Text Indent 3"/>
    <w:basedOn w:val="Normal"/>
    <w:link w:val="IndenTeksIsi3KAR"/>
    <w:uiPriority w:val="99"/>
    <w:semiHidden/>
    <w:unhideWhenUsed/>
    <w:rsid w:val="00C932F8"/>
    <w:pPr>
      <w:spacing w:after="120"/>
      <w:ind w:left="283"/>
    </w:pPr>
    <w:rPr>
      <w:sz w:val="16"/>
      <w:szCs w:val="16"/>
    </w:rPr>
  </w:style>
  <w:style w:type="character" w:customStyle="1" w:styleId="IndenTeksIsi3KAR">
    <w:name w:val="Inden Teks Isi 3 KAR"/>
    <w:link w:val="IndenTeksIsi3"/>
    <w:uiPriority w:val="99"/>
    <w:semiHidden/>
    <w:rsid w:val="00C932F8"/>
    <w:rPr>
      <w:sz w:val="16"/>
      <w:szCs w:val="16"/>
      <w:lang w:val="id-ID"/>
    </w:rPr>
  </w:style>
  <w:style w:type="paragraph" w:styleId="NormalWeb">
    <w:name w:val="Normal (Web)"/>
    <w:basedOn w:val="Normal"/>
    <w:uiPriority w:val="99"/>
    <w:unhideWhenUsed/>
    <w:rsid w:val="002C541D"/>
    <w:pPr>
      <w:spacing w:before="100" w:beforeAutospacing="1" w:after="100" w:afterAutospacing="1" w:line="240" w:lineRule="auto"/>
    </w:pPr>
    <w:rPr>
      <w:rFonts w:eastAsia="Times New Roman"/>
      <w:sz w:val="24"/>
      <w:szCs w:val="24"/>
      <w:lang w:eastAsia="id-ID"/>
    </w:rPr>
  </w:style>
  <w:style w:type="paragraph" w:styleId="Header">
    <w:name w:val="header"/>
    <w:basedOn w:val="Normal"/>
    <w:link w:val="HeaderKAR"/>
    <w:uiPriority w:val="99"/>
    <w:unhideWhenUsed/>
    <w:rsid w:val="0003407A"/>
    <w:pPr>
      <w:tabs>
        <w:tab w:val="center" w:pos="4680"/>
        <w:tab w:val="right" w:pos="9360"/>
      </w:tabs>
    </w:pPr>
  </w:style>
  <w:style w:type="character" w:customStyle="1" w:styleId="HeaderKAR">
    <w:name w:val="Header KAR"/>
    <w:link w:val="Header"/>
    <w:uiPriority w:val="99"/>
    <w:rsid w:val="0003407A"/>
    <w:rPr>
      <w:sz w:val="22"/>
      <w:szCs w:val="22"/>
      <w:lang w:val="id-ID"/>
    </w:rPr>
  </w:style>
  <w:style w:type="paragraph" w:styleId="Footer">
    <w:name w:val="footer"/>
    <w:basedOn w:val="Normal"/>
    <w:link w:val="FooterKAR"/>
    <w:uiPriority w:val="99"/>
    <w:unhideWhenUsed/>
    <w:rsid w:val="0003407A"/>
    <w:pPr>
      <w:tabs>
        <w:tab w:val="center" w:pos="4680"/>
        <w:tab w:val="right" w:pos="9360"/>
      </w:tabs>
    </w:pPr>
  </w:style>
  <w:style w:type="character" w:customStyle="1" w:styleId="FooterKAR">
    <w:name w:val="Footer KAR"/>
    <w:link w:val="Footer"/>
    <w:uiPriority w:val="99"/>
    <w:rsid w:val="0003407A"/>
    <w:rPr>
      <w:sz w:val="22"/>
      <w:szCs w:val="22"/>
      <w:lang w:val="id-ID"/>
    </w:rPr>
  </w:style>
  <w:style w:type="paragraph" w:styleId="TidakAdaSpasi">
    <w:name w:val="No Spacing"/>
    <w:uiPriority w:val="1"/>
    <w:qFormat/>
    <w:rsid w:val="00581353"/>
    <w:pPr>
      <w:ind w:left="709"/>
    </w:pPr>
    <w:rPr>
      <w:sz w:val="22"/>
      <w:szCs w:val="22"/>
      <w:lang w:val="en-US" w:eastAsia="en-US"/>
    </w:rPr>
  </w:style>
  <w:style w:type="character" w:customStyle="1" w:styleId="TeksIsi2KAR">
    <w:name w:val="Teks Isi 2 KAR"/>
    <w:link w:val="TeksIsi2"/>
    <w:uiPriority w:val="99"/>
    <w:rsid w:val="00C70C35"/>
  </w:style>
  <w:style w:type="paragraph" w:styleId="TeksIsi2">
    <w:name w:val="Body Text 2"/>
    <w:basedOn w:val="Normal"/>
    <w:link w:val="TeksIsi2KAR"/>
    <w:uiPriority w:val="99"/>
    <w:unhideWhenUsed/>
    <w:rsid w:val="00C70C35"/>
    <w:pPr>
      <w:spacing w:after="120" w:line="480" w:lineRule="auto"/>
    </w:pPr>
    <w:rPr>
      <w:sz w:val="20"/>
      <w:szCs w:val="20"/>
      <w:lang w:val="en-US"/>
    </w:rPr>
  </w:style>
  <w:style w:type="character" w:customStyle="1" w:styleId="BodyText2Char1">
    <w:name w:val="Body Text 2 Char1"/>
    <w:uiPriority w:val="99"/>
    <w:semiHidden/>
    <w:rsid w:val="00C70C35"/>
    <w:rPr>
      <w:sz w:val="22"/>
      <w:szCs w:val="22"/>
      <w:lang w:val="id-ID"/>
    </w:rPr>
  </w:style>
  <w:style w:type="table" w:styleId="KisiTabel">
    <w:name w:val="Table Grid"/>
    <w:basedOn w:val="TabelNormal"/>
    <w:uiPriority w:val="39"/>
    <w:rsid w:val="006C2B3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ksBalon">
    <w:name w:val="Balloon Text"/>
    <w:basedOn w:val="Normal"/>
    <w:link w:val="TeksBalonKAR"/>
    <w:uiPriority w:val="99"/>
    <w:semiHidden/>
    <w:unhideWhenUsed/>
    <w:rsid w:val="007F4D2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BalonKAR">
    <w:name w:val="Teks Balon KAR"/>
    <w:link w:val="TeksBalon"/>
    <w:uiPriority w:val="99"/>
    <w:semiHidden/>
    <w:rsid w:val="007F4D2B"/>
    <w:rPr>
      <w:rFonts w:ascii="Segoe UI" w:hAnsi="Segoe UI" w:cs="Segoe UI"/>
      <w:sz w:val="18"/>
      <w:szCs w:val="18"/>
      <w:lang w:val="id-ID"/>
    </w:rPr>
  </w:style>
  <w:style w:type="paragraph" w:styleId="TeksCatatanKaki">
    <w:name w:val="footnote text"/>
    <w:basedOn w:val="Normal"/>
    <w:link w:val="TeksCatatanKakiKAR"/>
    <w:uiPriority w:val="99"/>
    <w:semiHidden/>
    <w:unhideWhenUsed/>
    <w:rsid w:val="00F32A19"/>
    <w:pPr>
      <w:spacing w:after="0" w:line="240" w:lineRule="auto"/>
    </w:pPr>
    <w:rPr>
      <w:sz w:val="20"/>
      <w:szCs w:val="20"/>
    </w:rPr>
  </w:style>
  <w:style w:type="character" w:customStyle="1" w:styleId="TeksCatatanKakiKAR">
    <w:name w:val="Teks Catatan Kaki KAR"/>
    <w:link w:val="TeksCatatanKaki"/>
    <w:uiPriority w:val="99"/>
    <w:semiHidden/>
    <w:rsid w:val="00F32A19"/>
    <w:rPr>
      <w:lang w:eastAsia="en-US"/>
    </w:rPr>
  </w:style>
  <w:style w:type="character" w:styleId="ReferensiCatatanKaki">
    <w:name w:val="footnote reference"/>
    <w:uiPriority w:val="99"/>
    <w:semiHidden/>
    <w:unhideWhenUsed/>
    <w:rsid w:val="00F32A19"/>
    <w:rPr>
      <w:vertAlign w:val="superscript"/>
    </w:rPr>
  </w:style>
  <w:style w:type="character" w:styleId="SebutanHTML">
    <w:name w:val="HTML Cite"/>
    <w:uiPriority w:val="99"/>
    <w:semiHidden/>
    <w:unhideWhenUsed/>
    <w:rsid w:val="00BA0CA3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25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2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5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96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4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816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61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4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68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06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56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19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1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903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03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42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2826583-C98D-4F9E-9BA9-6572B93C42D2}">
  <ds:schemaRefs>
    <ds:schemaRef ds:uri="http://schemas.openxmlformats.org/officeDocument/2006/bibliography"/>
    <ds:schemaRef ds:uri="http://www.w3.org/2000/xmln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5</Pages>
  <Words>7486</Words>
  <Characters>42672</Characters>
  <Application>Microsoft Office Word</Application>
  <DocSecurity>0</DocSecurity>
  <Lines>355</Lines>
  <Paragraphs>10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8</vt:i4>
      </vt:variant>
    </vt:vector>
  </HeadingPairs>
  <TitlesOfParts>
    <vt:vector size="9" baseType="lpstr">
      <vt:lpstr/>
      <vt:lpstr>HALAMAN SAMPUL</vt:lpstr>
      <vt:lpstr>PERSETUJUAN PROPOSAL</vt:lpstr>
      <vt:lpstr/>
      <vt:lpstr/>
      <vt:lpstr/>
      <vt:lpstr/>
      <vt:lpstr/>
      <vt:lpstr>KATA PENGANTAR</vt:lpstr>
    </vt:vector>
  </TitlesOfParts>
  <Company/>
  <LinksUpToDate>false</LinksUpToDate>
  <CharactersWithSpaces>50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manda maudy</cp:lastModifiedBy>
  <cp:revision>2</cp:revision>
  <cp:lastPrinted>2023-06-06T05:00:00Z</cp:lastPrinted>
  <dcterms:created xsi:type="dcterms:W3CDTF">2024-02-23T08:18:00Z</dcterms:created>
  <dcterms:modified xsi:type="dcterms:W3CDTF">2024-02-23T08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6bc9692-feb5-3ac2-ad1a-204c07ad6da1</vt:lpwstr>
  </property>
  <property fmtid="{D5CDD505-2E9C-101B-9397-08002B2CF9AE}" pid="4" name="Mendeley Citation Style_1">
    <vt:lpwstr>http://www.zotero.org/styles/american-sociolog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